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3D1E2D" w14:textId="2DAD360A" w:rsidR="00D21B69" w:rsidRPr="006057CE" w:rsidRDefault="005572CF" w:rsidP="00E44AD9">
      <w:pPr>
        <w:pStyle w:val="Authors"/>
        <w:spacing w:before="0" w:after="0" w:line="360" w:lineRule="auto"/>
        <w:jc w:val="both"/>
        <w:rPr>
          <w:b/>
          <w:bCs/>
        </w:rPr>
      </w:pPr>
      <w:bookmarkStart w:id="0" w:name="_Hlk173264771"/>
      <w:r w:rsidRPr="006057CE">
        <w:rPr>
          <w:b/>
          <w:bCs/>
        </w:rPr>
        <w:t>Ubiquitous global use of persistent PFAS threaten Arctic Indigenous people for decades to come</w:t>
      </w:r>
    </w:p>
    <w:p w14:paraId="33B5DB39" w14:textId="77777777" w:rsidR="005572CF" w:rsidRPr="006057CE" w:rsidRDefault="005572CF" w:rsidP="00E44AD9">
      <w:pPr>
        <w:pStyle w:val="Authors"/>
        <w:spacing w:before="0" w:after="0" w:line="360" w:lineRule="auto"/>
        <w:jc w:val="both"/>
        <w:rPr>
          <w:b/>
          <w:bCs/>
        </w:rPr>
      </w:pPr>
    </w:p>
    <w:p w14:paraId="5513BB63" w14:textId="3AF5FB45" w:rsidR="00DB060A" w:rsidRPr="006057CE" w:rsidRDefault="00DB060A" w:rsidP="00E44AD9">
      <w:pPr>
        <w:pStyle w:val="Authors"/>
        <w:spacing w:before="0" w:after="0" w:line="360" w:lineRule="auto"/>
        <w:jc w:val="both"/>
        <w:rPr>
          <w:vertAlign w:val="superscript"/>
        </w:rPr>
      </w:pPr>
      <w:r w:rsidRPr="006057CE">
        <w:t>Christian Sonne</w:t>
      </w:r>
      <w:proofErr w:type="gramStart"/>
      <w:r w:rsidRPr="006057CE">
        <w:rPr>
          <w:vertAlign w:val="superscript"/>
        </w:rPr>
        <w:t>1,*</w:t>
      </w:r>
      <w:proofErr w:type="gramEnd"/>
      <w:r w:rsidRPr="006057CE">
        <w:t>, Kim Gustavson</w:t>
      </w:r>
      <w:r w:rsidRPr="006057CE">
        <w:rPr>
          <w:vertAlign w:val="superscript"/>
        </w:rPr>
        <w:t>1</w:t>
      </w:r>
      <w:r w:rsidRPr="006057CE">
        <w:t>, Rossana Bossi</w:t>
      </w:r>
      <w:r w:rsidR="00004BFB" w:rsidRPr="006057CE">
        <w:rPr>
          <w:vertAlign w:val="superscript"/>
        </w:rPr>
        <w:t>2</w:t>
      </w:r>
      <w:r w:rsidRPr="006057CE">
        <w:t xml:space="preserve">, </w:t>
      </w:r>
      <w:r w:rsidR="009543A3" w:rsidRPr="006057CE">
        <w:t>Jens Søndergaard</w:t>
      </w:r>
      <w:r w:rsidR="00A737C4" w:rsidRPr="006057CE">
        <w:rPr>
          <w:vertAlign w:val="superscript"/>
        </w:rPr>
        <w:t>1</w:t>
      </w:r>
      <w:r w:rsidR="005B32A3" w:rsidRPr="006057CE">
        <w:t>,</w:t>
      </w:r>
      <w:r w:rsidR="00184254" w:rsidRPr="006057CE">
        <w:t xml:space="preserve"> </w:t>
      </w:r>
      <w:r w:rsidR="00B009D4" w:rsidRPr="006057CE">
        <w:t>Jean-Pierre Desforges</w:t>
      </w:r>
      <w:r w:rsidR="00B009D4" w:rsidRPr="006057CE">
        <w:rPr>
          <w:vertAlign w:val="superscript"/>
        </w:rPr>
        <w:t>3</w:t>
      </w:r>
      <w:r w:rsidR="00B009D4" w:rsidRPr="006057CE">
        <w:t xml:space="preserve">, </w:t>
      </w:r>
      <w:r w:rsidR="009B772A" w:rsidRPr="006057CE">
        <w:t>Eva Bonefeld-Jørgensen</w:t>
      </w:r>
      <w:r w:rsidR="009E0DA0" w:rsidRPr="006057CE">
        <w:rPr>
          <w:vertAlign w:val="superscript"/>
        </w:rPr>
        <w:t>4</w:t>
      </w:r>
      <w:r w:rsidR="00846EEC" w:rsidRPr="006057CE">
        <w:rPr>
          <w:vertAlign w:val="superscript"/>
        </w:rPr>
        <w:t>, 5</w:t>
      </w:r>
      <w:r w:rsidR="009B772A" w:rsidRPr="006057CE">
        <w:t xml:space="preserve">, </w:t>
      </w:r>
      <w:r w:rsidR="00184254" w:rsidRPr="006057CE">
        <w:t>R</w:t>
      </w:r>
      <w:r w:rsidRPr="006057CE">
        <w:t>une Dietz</w:t>
      </w:r>
      <w:r w:rsidRPr="006057CE">
        <w:rPr>
          <w:vertAlign w:val="superscript"/>
        </w:rPr>
        <w:t>1</w:t>
      </w:r>
    </w:p>
    <w:p w14:paraId="703AAA67" w14:textId="77777777" w:rsidR="00B02849" w:rsidRPr="006057CE" w:rsidRDefault="00B02849" w:rsidP="00E44AD9">
      <w:pPr>
        <w:pStyle w:val="Authors"/>
        <w:spacing w:before="0" w:after="0" w:line="360" w:lineRule="auto"/>
        <w:jc w:val="both"/>
        <w:rPr>
          <w:b/>
        </w:rPr>
      </w:pPr>
    </w:p>
    <w:p w14:paraId="71089C1B" w14:textId="429434AB" w:rsidR="00DB060A" w:rsidRPr="006057CE" w:rsidRDefault="00DB060A" w:rsidP="00E44AD9">
      <w:pPr>
        <w:pStyle w:val="Paragraph"/>
        <w:spacing w:before="0" w:line="360" w:lineRule="auto"/>
        <w:ind w:firstLine="0"/>
        <w:jc w:val="both"/>
      </w:pPr>
      <w:bookmarkStart w:id="1" w:name="_Hlk62201654"/>
      <w:r w:rsidRPr="006057CE">
        <w:rPr>
          <w:vertAlign w:val="superscript"/>
        </w:rPr>
        <w:t>1</w:t>
      </w:r>
      <w:r w:rsidRPr="006057CE">
        <w:t xml:space="preserve"> Department of </w:t>
      </w:r>
      <w:proofErr w:type="spellStart"/>
      <w:r w:rsidRPr="006057CE">
        <w:t>Ecoscience</w:t>
      </w:r>
      <w:proofErr w:type="spellEnd"/>
      <w:r w:rsidRPr="006057CE">
        <w:t>, Aarhus</w:t>
      </w:r>
      <w:r w:rsidR="00D84BC6" w:rsidRPr="006057CE">
        <w:t xml:space="preserve"> University, </w:t>
      </w:r>
      <w:r w:rsidRPr="006057CE">
        <w:t xml:space="preserve">Arctic Research Centre; </w:t>
      </w:r>
      <w:proofErr w:type="spellStart"/>
      <w:r w:rsidRPr="006057CE">
        <w:t>Frederiksborgvej</w:t>
      </w:r>
      <w:proofErr w:type="spellEnd"/>
      <w:r w:rsidRPr="006057CE">
        <w:t xml:space="preserve"> 399, DK-4000 Roskilde, Denmark. </w:t>
      </w:r>
    </w:p>
    <w:p w14:paraId="5C7DBE24" w14:textId="60C2E54E" w:rsidR="00DB060A" w:rsidRPr="006057CE" w:rsidRDefault="00004BFB" w:rsidP="00E44AD9">
      <w:pPr>
        <w:pStyle w:val="Paragraph"/>
        <w:spacing w:before="0" w:line="360" w:lineRule="auto"/>
        <w:ind w:firstLine="0"/>
        <w:jc w:val="both"/>
      </w:pPr>
      <w:r w:rsidRPr="006057CE">
        <w:rPr>
          <w:vertAlign w:val="superscript"/>
        </w:rPr>
        <w:t>2</w:t>
      </w:r>
      <w:r w:rsidR="00DB060A" w:rsidRPr="006057CE">
        <w:t xml:space="preserve"> Department of Environmental Science, Aarhus University; </w:t>
      </w:r>
      <w:proofErr w:type="spellStart"/>
      <w:r w:rsidR="00DB060A" w:rsidRPr="006057CE">
        <w:t>Frederiksborgvej</w:t>
      </w:r>
      <w:proofErr w:type="spellEnd"/>
      <w:r w:rsidR="00DB060A" w:rsidRPr="006057CE">
        <w:t xml:space="preserve"> 399, DK-4000 Roskilde, Denmark. </w:t>
      </w:r>
    </w:p>
    <w:p w14:paraId="603877E0" w14:textId="3D53C72D" w:rsidR="00D003B2" w:rsidRPr="006057CE" w:rsidRDefault="009E0DA0" w:rsidP="00E44AD9">
      <w:pPr>
        <w:pStyle w:val="Paragraph"/>
        <w:spacing w:before="0" w:line="360" w:lineRule="auto"/>
        <w:ind w:firstLine="0"/>
        <w:jc w:val="both"/>
      </w:pPr>
      <w:r w:rsidRPr="006057CE">
        <w:rPr>
          <w:vertAlign w:val="superscript"/>
        </w:rPr>
        <w:t xml:space="preserve">3 </w:t>
      </w:r>
      <w:r w:rsidR="00D003B2" w:rsidRPr="006057CE">
        <w:t xml:space="preserve">Department of Environmental Studies and Science, </w:t>
      </w:r>
      <w:r w:rsidR="00815BAE" w:rsidRPr="006057CE">
        <w:t xml:space="preserve">515 Portage Avenue, </w:t>
      </w:r>
      <w:r w:rsidR="00D003B2" w:rsidRPr="006057CE">
        <w:t>University of Winnipeg, Winnipeg MB, Canada.</w:t>
      </w:r>
    </w:p>
    <w:p w14:paraId="279B57BC" w14:textId="1ADFF6FC" w:rsidR="006D5FC7" w:rsidRPr="006057CE" w:rsidRDefault="009E0DA0" w:rsidP="00E44AD9">
      <w:pPr>
        <w:pStyle w:val="Paragraph"/>
        <w:spacing w:before="0" w:line="360" w:lineRule="auto"/>
        <w:ind w:firstLine="0"/>
        <w:jc w:val="both"/>
      </w:pPr>
      <w:r w:rsidRPr="006057CE">
        <w:rPr>
          <w:vertAlign w:val="superscript"/>
        </w:rPr>
        <w:t>4</w:t>
      </w:r>
      <w:r w:rsidR="006D5FC7" w:rsidRPr="006057CE">
        <w:t xml:space="preserve"> Department of Public Health, Centre for Arctic Health &amp; Molecular Epidemiology, Aarhus University; Build. 1260, Bartholin </w:t>
      </w:r>
      <w:proofErr w:type="spellStart"/>
      <w:r w:rsidR="006D5FC7" w:rsidRPr="006057CE">
        <w:t>Allé</w:t>
      </w:r>
      <w:proofErr w:type="spellEnd"/>
      <w:r w:rsidR="006D5FC7" w:rsidRPr="006057CE">
        <w:t xml:space="preserve"> 2, DK-8000 Aarhus C, Denmark.</w:t>
      </w:r>
    </w:p>
    <w:p w14:paraId="27811251" w14:textId="1C4DE00A" w:rsidR="00846EEC" w:rsidRPr="006057CE" w:rsidRDefault="00846EEC" w:rsidP="00E44AD9">
      <w:pPr>
        <w:pStyle w:val="Paragraph"/>
        <w:spacing w:before="0" w:line="360" w:lineRule="auto"/>
        <w:ind w:firstLine="0"/>
        <w:jc w:val="both"/>
      </w:pPr>
      <w:r w:rsidRPr="006057CE">
        <w:rPr>
          <w:vertAlign w:val="superscript"/>
        </w:rPr>
        <w:t>5</w:t>
      </w:r>
      <w:r w:rsidRPr="006057CE">
        <w:t xml:space="preserve"> Greenland Centre for Health Research, University of Greenland, Nuuk, GRL-3905 </w:t>
      </w:r>
      <w:proofErr w:type="spellStart"/>
      <w:r w:rsidRPr="006057CE">
        <w:t>Nuussuaq</w:t>
      </w:r>
      <w:proofErr w:type="spellEnd"/>
      <w:r w:rsidRPr="006057CE">
        <w:t>, Greenland</w:t>
      </w:r>
      <w:r w:rsidR="00F045DB" w:rsidRPr="006057CE">
        <w:t>.</w:t>
      </w:r>
    </w:p>
    <w:p w14:paraId="62F6437A" w14:textId="273F5E86" w:rsidR="00D35E95" w:rsidRPr="006057CE" w:rsidRDefault="00DB060A" w:rsidP="00E44AD9">
      <w:pPr>
        <w:pStyle w:val="Paragraph"/>
        <w:spacing w:before="0" w:line="360" w:lineRule="auto"/>
        <w:ind w:firstLine="0"/>
        <w:jc w:val="both"/>
      </w:pPr>
      <w:r w:rsidRPr="006057CE">
        <w:t xml:space="preserve">*Corresponding author. Email: </w:t>
      </w:r>
      <w:hyperlink r:id="rId11" w:history="1">
        <w:r w:rsidR="00A737C4" w:rsidRPr="006057CE">
          <w:rPr>
            <w:rStyle w:val="Hyperlink"/>
            <w:color w:val="auto"/>
          </w:rPr>
          <w:t>cs@ecos.au.dk</w:t>
        </w:r>
      </w:hyperlink>
      <w:r w:rsidR="00A737C4" w:rsidRPr="006057CE">
        <w:t xml:space="preserve"> (C. Sonne)</w:t>
      </w:r>
      <w:bookmarkEnd w:id="0"/>
      <w:r w:rsidR="00F045DB" w:rsidRPr="006057CE">
        <w:t>.</w:t>
      </w:r>
      <w:r w:rsidR="00D35E95" w:rsidRPr="006057CE">
        <w:br w:type="page"/>
      </w:r>
    </w:p>
    <w:bookmarkEnd w:id="1"/>
    <w:p w14:paraId="53D56838" w14:textId="07F63A60" w:rsidR="00E93A7A" w:rsidRPr="006057CE" w:rsidRDefault="00055D55" w:rsidP="00E44AD9">
      <w:pPr>
        <w:pStyle w:val="AbstractSummary"/>
        <w:spacing w:before="0" w:line="360" w:lineRule="auto"/>
        <w:jc w:val="both"/>
      </w:pPr>
      <w:r w:rsidRPr="006057CE">
        <w:rPr>
          <w:b/>
        </w:rPr>
        <w:lastRenderedPageBreak/>
        <w:t xml:space="preserve">Summary: </w:t>
      </w:r>
      <w:r w:rsidR="00DB060A" w:rsidRPr="006057CE">
        <w:t xml:space="preserve">Perfluoroalkyl substances (PFAS) </w:t>
      </w:r>
      <w:r w:rsidR="00693BC4" w:rsidRPr="006057CE">
        <w:t xml:space="preserve">are found </w:t>
      </w:r>
      <w:r w:rsidR="00DA50FB" w:rsidRPr="006057CE">
        <w:t xml:space="preserve">throughout </w:t>
      </w:r>
      <w:r w:rsidR="0066296A" w:rsidRPr="006057CE">
        <w:t>the</w:t>
      </w:r>
      <w:r w:rsidR="00BD63F0" w:rsidRPr="006057CE">
        <w:t xml:space="preserve"> </w:t>
      </w:r>
      <w:r w:rsidR="00693BC4" w:rsidRPr="006057CE">
        <w:t>environment</w:t>
      </w:r>
      <w:r w:rsidR="00D03AA7" w:rsidRPr="006057CE">
        <w:t xml:space="preserve">, </w:t>
      </w:r>
      <w:r w:rsidR="00DA50FB" w:rsidRPr="006057CE">
        <w:t xml:space="preserve">in </w:t>
      </w:r>
      <w:r w:rsidR="00A20B11" w:rsidRPr="006057CE">
        <w:t xml:space="preserve">humans and wildlife </w:t>
      </w:r>
      <w:r w:rsidR="00BD63F0" w:rsidRPr="006057CE">
        <w:t xml:space="preserve">worldwide due to their </w:t>
      </w:r>
      <w:r w:rsidR="00DA50FB" w:rsidRPr="006057CE">
        <w:t>ubiquitous usage</w:t>
      </w:r>
      <w:r w:rsidR="00AE28CA" w:rsidRPr="006057CE">
        <w:t>, global transport</w:t>
      </w:r>
      <w:r w:rsidR="00D03AA7" w:rsidRPr="006057CE">
        <w:t xml:space="preserve"> </w:t>
      </w:r>
      <w:r w:rsidR="00DA50FB" w:rsidRPr="006057CE">
        <w:t xml:space="preserve">and </w:t>
      </w:r>
      <w:r w:rsidR="00BD63F0" w:rsidRPr="006057CE">
        <w:t xml:space="preserve">biological persistence. </w:t>
      </w:r>
      <w:r w:rsidR="00C123F9" w:rsidRPr="006057CE">
        <w:t xml:space="preserve">Here we </w:t>
      </w:r>
      <w:r w:rsidR="00DB060A" w:rsidRPr="006057CE">
        <w:t>estimate</w:t>
      </w:r>
      <w:r w:rsidR="00D90F3E" w:rsidRPr="006057CE">
        <w:t xml:space="preserve"> </w:t>
      </w:r>
      <w:r w:rsidR="00BC62FA" w:rsidRPr="006057CE">
        <w:t xml:space="preserve">the temporal </w:t>
      </w:r>
      <w:r w:rsidR="00D90F3E" w:rsidRPr="006057CE">
        <w:t>dietary</w:t>
      </w:r>
      <w:r w:rsidR="00BC62FA" w:rsidRPr="006057CE">
        <w:t xml:space="preserve"> exposure to long-range transported PFAS during 2006-2020 in the East Greenland </w:t>
      </w:r>
      <w:r w:rsidR="00BC62FA" w:rsidRPr="006057CE">
        <w:rPr>
          <w:bCs/>
        </w:rPr>
        <w:t>Ittoq</w:t>
      </w:r>
      <w:r w:rsidR="00EC45F9" w:rsidRPr="006057CE">
        <w:rPr>
          <w:bCs/>
        </w:rPr>
        <w:t>q</w:t>
      </w:r>
      <w:r w:rsidR="00BC62FA" w:rsidRPr="006057CE">
        <w:rPr>
          <w:bCs/>
        </w:rPr>
        <w:t>ortoormiit (Scoresby Sound) community</w:t>
      </w:r>
      <w:r w:rsidR="00BC62FA" w:rsidRPr="006057CE">
        <w:t xml:space="preserve"> based on</w:t>
      </w:r>
      <w:r w:rsidR="00DB060A" w:rsidRPr="006057CE">
        <w:t xml:space="preserve"> </w:t>
      </w:r>
      <w:r w:rsidR="00FF2A6E" w:rsidRPr="006057CE">
        <w:t xml:space="preserve">consumption </w:t>
      </w:r>
      <w:r w:rsidR="003C5891" w:rsidRPr="006057CE">
        <w:t xml:space="preserve">of </w:t>
      </w:r>
      <w:r w:rsidR="00DA50FB" w:rsidRPr="006057CE">
        <w:t>traditional marine foods</w:t>
      </w:r>
      <w:r w:rsidR="000E0F8D" w:rsidRPr="006057CE">
        <w:t xml:space="preserve"> </w:t>
      </w:r>
      <w:r w:rsidR="00612724" w:rsidRPr="006057CE">
        <w:t>as compared to</w:t>
      </w:r>
      <w:r w:rsidR="00F24A98" w:rsidRPr="006057CE">
        <w:t xml:space="preserve"> </w:t>
      </w:r>
      <w:r w:rsidR="00DA50FB" w:rsidRPr="006057CE">
        <w:t>Internationally established Tolerable Weekly Intake (TWI)</w:t>
      </w:r>
      <w:r w:rsidR="007170EF" w:rsidRPr="006057CE">
        <w:t xml:space="preserve"> for immune toxicity of </w:t>
      </w:r>
      <w:r w:rsidR="00763F89" w:rsidRPr="006057CE">
        <w:t xml:space="preserve">4.4 ng/kg </w:t>
      </w:r>
      <w:r w:rsidR="00695448">
        <w:t>body weight</w:t>
      </w:r>
      <w:r w:rsidR="00F24A98" w:rsidRPr="006057CE">
        <w:t xml:space="preserve">. </w:t>
      </w:r>
      <w:r w:rsidR="00B71519" w:rsidRPr="006057CE">
        <w:t xml:space="preserve">We found a biomagnification factor of </w:t>
      </w:r>
      <w:r w:rsidR="006A4C12" w:rsidRPr="006057CE">
        <w:t>4-10</w:t>
      </w:r>
      <w:r w:rsidR="00DA50FB" w:rsidRPr="006057CE">
        <w:t xml:space="preserve"> between </w:t>
      </w:r>
      <w:r w:rsidR="00B70976" w:rsidRPr="006057CE">
        <w:t xml:space="preserve">ringed </w:t>
      </w:r>
      <w:proofErr w:type="spellStart"/>
      <w:proofErr w:type="gramStart"/>
      <w:r w:rsidR="00B70976" w:rsidRPr="006057CE">
        <w:t>seal</w:t>
      </w:r>
      <w:r w:rsidR="007B0B64" w:rsidRPr="006057CE">
        <w:t>:</w:t>
      </w:r>
      <w:r w:rsidR="00B70976" w:rsidRPr="006057CE">
        <w:t>polar</w:t>
      </w:r>
      <w:proofErr w:type="spellEnd"/>
      <w:proofErr w:type="gramEnd"/>
      <w:r w:rsidR="00B70976" w:rsidRPr="006057CE">
        <w:t xml:space="preserve"> </w:t>
      </w:r>
      <w:r w:rsidR="007B0B64" w:rsidRPr="006057CE">
        <w:t>bear, and</w:t>
      </w:r>
      <w:r w:rsidR="00B71519" w:rsidRPr="006057CE">
        <w:t xml:space="preserve"> </w:t>
      </w:r>
      <w:r w:rsidR="000D7ABB" w:rsidRPr="006057CE">
        <w:t xml:space="preserve">estimate that </w:t>
      </w:r>
      <w:r w:rsidR="00DA50FB" w:rsidRPr="006057CE">
        <w:rPr>
          <w:i/>
          <w:iCs/>
        </w:rPr>
        <w:t>~</w:t>
      </w:r>
      <w:r w:rsidR="00930405" w:rsidRPr="006057CE">
        <w:t xml:space="preserve">90% of the </w:t>
      </w:r>
      <w:r w:rsidR="00B255A0" w:rsidRPr="006057CE">
        <w:rPr>
          <w:bCs/>
        </w:rPr>
        <w:t>Ittoqqortoormiit</w:t>
      </w:r>
      <w:r w:rsidR="00DB060A" w:rsidRPr="006057CE">
        <w:t xml:space="preserve"> community exceed</w:t>
      </w:r>
      <w:r w:rsidR="000D7ABB" w:rsidRPr="006057CE">
        <w:t>ed</w:t>
      </w:r>
      <w:r w:rsidR="00DB060A" w:rsidRPr="006057CE">
        <w:t xml:space="preserve"> the established ∑</w:t>
      </w:r>
      <w:r w:rsidR="00DB060A" w:rsidRPr="006057CE">
        <w:rPr>
          <w:vertAlign w:val="subscript"/>
        </w:rPr>
        <w:t>4</w:t>
      </w:r>
      <w:r w:rsidR="00DB060A" w:rsidRPr="006057CE">
        <w:t>PFAS</w:t>
      </w:r>
      <w:r w:rsidR="00E4568E" w:rsidRPr="006057CE">
        <w:t xml:space="preserve"> TWI</w:t>
      </w:r>
      <w:r w:rsidR="000D7ABB" w:rsidRPr="006057CE">
        <w:t xml:space="preserve"> by 1</w:t>
      </w:r>
      <w:r w:rsidR="0091708F" w:rsidRPr="006057CE">
        <w:t>3</w:t>
      </w:r>
      <w:r w:rsidR="000D7ABB" w:rsidRPr="006057CE">
        <w:t>-folds through consumption of polar bears and ringed seals</w:t>
      </w:r>
      <w:r w:rsidR="0047133F" w:rsidRPr="006057CE">
        <w:t xml:space="preserve">. </w:t>
      </w:r>
      <w:r w:rsidR="000D7ABB" w:rsidRPr="006057CE">
        <w:t xml:space="preserve">Using </w:t>
      </w:r>
      <w:r w:rsidR="00C71977" w:rsidRPr="006057CE">
        <w:t>temporal trends</w:t>
      </w:r>
      <w:r w:rsidR="00477B0A" w:rsidRPr="006057CE">
        <w:t xml:space="preserve"> </w:t>
      </w:r>
      <w:r w:rsidR="000D7ABB" w:rsidRPr="006057CE">
        <w:t>of PFAS in polar bears and ringed seals from</w:t>
      </w:r>
      <w:r w:rsidR="00C71977" w:rsidRPr="006057CE">
        <w:t xml:space="preserve"> 2006-202</w:t>
      </w:r>
      <w:r w:rsidR="006A707D" w:rsidRPr="006057CE">
        <w:t>0</w:t>
      </w:r>
      <w:r w:rsidR="000D7ABB" w:rsidRPr="006057CE">
        <w:t xml:space="preserve"> to predict future exposure patterns to </w:t>
      </w:r>
      <w:r w:rsidR="00B255A0" w:rsidRPr="006057CE">
        <w:t>Ittoqqortoormiit</w:t>
      </w:r>
      <w:r w:rsidR="000D7ABB" w:rsidRPr="006057CE">
        <w:t xml:space="preserve"> Inuit</w:t>
      </w:r>
      <w:r w:rsidR="00C71977" w:rsidRPr="006057CE">
        <w:t xml:space="preserve">, </w:t>
      </w:r>
      <w:r w:rsidR="000D7ABB" w:rsidRPr="006057CE">
        <w:t xml:space="preserve">we </w:t>
      </w:r>
      <w:r w:rsidR="00C71977" w:rsidRPr="006057CE">
        <w:t>e</w:t>
      </w:r>
      <w:r w:rsidR="00C03444" w:rsidRPr="006057CE">
        <w:t xml:space="preserve">stimate that </w:t>
      </w:r>
      <w:r w:rsidR="000D7ABB" w:rsidRPr="006057CE">
        <w:t xml:space="preserve">the average </w:t>
      </w:r>
      <w:r w:rsidR="00446AA8" w:rsidRPr="006057CE">
        <w:t xml:space="preserve">inhabitant </w:t>
      </w:r>
      <w:r w:rsidR="000D7ABB" w:rsidRPr="006057CE">
        <w:t xml:space="preserve">will continue to exceed established toxicity guidelines </w:t>
      </w:r>
      <w:r w:rsidR="00C03444" w:rsidRPr="006057CE">
        <w:t xml:space="preserve">until </w:t>
      </w:r>
      <w:r w:rsidR="00D46BFB" w:rsidRPr="006057CE">
        <w:t>2</w:t>
      </w:r>
      <w:r w:rsidR="00CE0616" w:rsidRPr="006057CE">
        <w:t>09</w:t>
      </w:r>
      <w:r w:rsidR="00EC164E" w:rsidRPr="006057CE">
        <w:t>0</w:t>
      </w:r>
      <w:r w:rsidR="00477B0A" w:rsidRPr="006057CE">
        <w:t>.</w:t>
      </w:r>
      <w:r w:rsidR="00C03444" w:rsidRPr="006057CE">
        <w:t xml:space="preserve"> </w:t>
      </w:r>
      <w:r w:rsidR="00477B0A" w:rsidRPr="006057CE">
        <w:t xml:space="preserve">The prolonged elevated exposure to PFAS in this Inuit community </w:t>
      </w:r>
      <w:r w:rsidR="00503A92" w:rsidRPr="006057CE">
        <w:t xml:space="preserve">over the next century is concerning </w:t>
      </w:r>
      <w:r w:rsidR="00062351" w:rsidRPr="006057CE">
        <w:t>in terms of</w:t>
      </w:r>
      <w:r w:rsidR="00026A19" w:rsidRPr="006057CE">
        <w:t xml:space="preserve"> multi-generational </w:t>
      </w:r>
      <w:r w:rsidR="00632D89" w:rsidRPr="006057CE">
        <w:t>disease prevalence and non-infectious diseases</w:t>
      </w:r>
      <w:r w:rsidR="00D03AA7" w:rsidRPr="006057CE">
        <w:t xml:space="preserve"> such as cardio-metabolic diseases, cancer and reduced fertility</w:t>
      </w:r>
      <w:r w:rsidR="00A72627" w:rsidRPr="006057CE">
        <w:t>.</w:t>
      </w:r>
      <w:r w:rsidR="00EC708D" w:rsidRPr="006057CE">
        <w:t xml:space="preserve"> </w:t>
      </w:r>
      <w:r w:rsidR="00062351" w:rsidRPr="006057CE">
        <w:t>Our findings</w:t>
      </w:r>
      <w:r w:rsidR="006B0130" w:rsidRPr="006057CE">
        <w:t xml:space="preserve"> </w:t>
      </w:r>
      <w:r w:rsidR="008722E1" w:rsidRPr="006057CE">
        <w:t>emphasize</w:t>
      </w:r>
      <w:r w:rsidR="00DB060A" w:rsidRPr="006057CE">
        <w:t xml:space="preserve"> the need for </w:t>
      </w:r>
      <w:r w:rsidR="00F43B44" w:rsidRPr="006057CE">
        <w:t xml:space="preserve">additional </w:t>
      </w:r>
      <w:r w:rsidR="00062351" w:rsidRPr="006057CE">
        <w:t xml:space="preserve">regulation of PFAS and </w:t>
      </w:r>
      <w:r w:rsidR="00B12E43" w:rsidRPr="006057CE">
        <w:t>the development of non-toxic sustainable compounds through international collaboration, not least through the Stockholm Convention.</w:t>
      </w:r>
      <w:r w:rsidR="0066296A" w:rsidRPr="006057CE">
        <w:t xml:space="preserve"> </w:t>
      </w:r>
    </w:p>
    <w:p w14:paraId="34BFBED3" w14:textId="77777777" w:rsidR="00E93A7A" w:rsidRPr="006057CE" w:rsidRDefault="00E93A7A" w:rsidP="00E44AD9">
      <w:pPr>
        <w:pStyle w:val="AbstractSummary"/>
        <w:spacing w:before="0" w:line="360" w:lineRule="auto"/>
        <w:jc w:val="both"/>
      </w:pPr>
    </w:p>
    <w:p w14:paraId="34CD664A" w14:textId="29246631" w:rsidR="00E76F23" w:rsidRPr="006057CE" w:rsidRDefault="00DB060A" w:rsidP="00E44AD9">
      <w:pPr>
        <w:pStyle w:val="AbstractSummary"/>
        <w:spacing w:before="0" w:line="360" w:lineRule="auto"/>
        <w:jc w:val="both"/>
      </w:pPr>
      <w:r w:rsidRPr="006057CE">
        <w:rPr>
          <w:b/>
        </w:rPr>
        <w:t>Keywords:</w:t>
      </w:r>
      <w:r w:rsidRPr="006057CE">
        <w:t xml:space="preserve"> </w:t>
      </w:r>
      <w:r w:rsidR="000610D1" w:rsidRPr="006057CE">
        <w:t xml:space="preserve">Arctic; </w:t>
      </w:r>
      <w:r w:rsidR="00391C1E" w:rsidRPr="006057CE">
        <w:t xml:space="preserve">Disease; </w:t>
      </w:r>
      <w:r w:rsidRPr="006057CE">
        <w:t xml:space="preserve">EFSA; European Food Safety Authority; </w:t>
      </w:r>
      <w:r w:rsidR="00391C1E" w:rsidRPr="006057CE">
        <w:t>PFAS;</w:t>
      </w:r>
      <w:r w:rsidR="000610D1" w:rsidRPr="006057CE">
        <w:t xml:space="preserve"> PFOA;</w:t>
      </w:r>
      <w:r w:rsidR="00391C1E" w:rsidRPr="006057CE">
        <w:t xml:space="preserve"> PFOS</w:t>
      </w:r>
      <w:r w:rsidR="007C41D5">
        <w:t>; PFNA</w:t>
      </w:r>
      <w:r w:rsidR="00391C1E" w:rsidRPr="006057CE">
        <w:t xml:space="preserve">; </w:t>
      </w:r>
      <w:r w:rsidRPr="006057CE">
        <w:t>Planetary health;</w:t>
      </w:r>
      <w:r w:rsidR="008E57BF" w:rsidRPr="006057CE">
        <w:t xml:space="preserve"> </w:t>
      </w:r>
      <w:r w:rsidR="000610D1" w:rsidRPr="006057CE">
        <w:t>UN SDGs</w:t>
      </w:r>
      <w:r w:rsidRPr="006057CE">
        <w:t>.</w:t>
      </w:r>
    </w:p>
    <w:p w14:paraId="3C375882" w14:textId="77777777" w:rsidR="00E76F23" w:rsidRPr="006057CE" w:rsidRDefault="00E76F23" w:rsidP="00E44AD9">
      <w:pPr>
        <w:pStyle w:val="AbstractSummary"/>
        <w:spacing w:before="0" w:line="360" w:lineRule="auto"/>
        <w:jc w:val="both"/>
      </w:pPr>
    </w:p>
    <w:p w14:paraId="55677688" w14:textId="7766C27A" w:rsidR="00E93A7A" w:rsidRPr="006057CE" w:rsidRDefault="00E93A7A" w:rsidP="00E44AD9">
      <w:pPr>
        <w:pStyle w:val="Teaser"/>
        <w:spacing w:before="0" w:line="360" w:lineRule="auto"/>
        <w:jc w:val="both"/>
        <w:rPr>
          <w:b/>
          <w:bCs/>
        </w:rPr>
      </w:pPr>
      <w:r w:rsidRPr="006057CE">
        <w:rPr>
          <w:b/>
          <w:bCs/>
        </w:rPr>
        <w:t>Introduction</w:t>
      </w:r>
    </w:p>
    <w:p w14:paraId="39724B16" w14:textId="006EEF55" w:rsidR="00DB060A" w:rsidRPr="006057CE" w:rsidRDefault="00DB060A" w:rsidP="00E44AD9">
      <w:pPr>
        <w:pStyle w:val="Teaser"/>
        <w:spacing w:before="0" w:line="360" w:lineRule="auto"/>
        <w:ind w:firstLine="284"/>
        <w:jc w:val="both"/>
      </w:pPr>
      <w:r w:rsidRPr="006057CE">
        <w:t xml:space="preserve">Perfluoroalkyl substances (PFAS) </w:t>
      </w:r>
      <w:r w:rsidR="00102E30" w:rsidRPr="00102E30">
        <w:rPr>
          <w:lang w:val="en-GB"/>
        </w:rPr>
        <w:t xml:space="preserve">are resistant to biotransformation and show significantly delayed </w:t>
      </w:r>
      <w:r w:rsidR="00695448" w:rsidRPr="00102E30">
        <w:rPr>
          <w:lang w:val="en-GB"/>
        </w:rPr>
        <w:t>excretion</w:t>
      </w:r>
      <w:r w:rsidR="00695448" w:rsidRPr="006057CE">
        <w:t xml:space="preserve"> and</w:t>
      </w:r>
      <w:r w:rsidR="00FB036A" w:rsidRPr="006057CE">
        <w:t xml:space="preserve"> therefore found </w:t>
      </w:r>
      <w:r w:rsidR="00E73A78" w:rsidRPr="006057CE">
        <w:t xml:space="preserve">ubiquitously </w:t>
      </w:r>
      <w:r w:rsidR="00FB036A" w:rsidRPr="006057CE">
        <w:t xml:space="preserve">in </w:t>
      </w:r>
      <w:r w:rsidR="00E73A78" w:rsidRPr="006057CE">
        <w:t xml:space="preserve">the </w:t>
      </w:r>
      <w:r w:rsidR="00FB036A" w:rsidRPr="006057CE">
        <w:t xml:space="preserve">environment as well as humans and wildlife </w:t>
      </w:r>
      <w:r w:rsidR="00FB036A" w:rsidRPr="006057CE">
        <w:fldChar w:fldCharType="begin">
          <w:fldData xml:space="preserve">PEVuZE5vdGU+PENpdGU+PEF1dGhvcj5DaG9oYW48L0F1dGhvcj48WWVhcj4yMDIxPC9ZZWFyPjxS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=
</w:fldData>
        </w:fldChar>
      </w:r>
      <w:r w:rsidR="00FB036A" w:rsidRPr="006057CE">
        <w:instrText xml:space="preserve"> ADDIN EN.CITE </w:instrText>
      </w:r>
      <w:r w:rsidR="00FB036A" w:rsidRPr="006057CE">
        <w:fldChar w:fldCharType="begin">
          <w:fldData xml:space="preserve">PEVuZE5vdGU+PENpdGU+PEF1dGhvcj5DaG9oYW48L0F1dGhvcj48WWVhcj4yMDIxPC9ZZWFyPjxS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=
</w:fldData>
        </w:fldChar>
      </w:r>
      <w:r w:rsidR="00FB036A" w:rsidRPr="006057CE">
        <w:instrText xml:space="preserve"> ADDIN EN.CITE.DATA </w:instrText>
      </w:r>
      <w:r w:rsidR="00FB036A" w:rsidRPr="006057CE">
        <w:fldChar w:fldCharType="end"/>
      </w:r>
      <w:r w:rsidR="00FB036A" w:rsidRPr="006057CE">
        <w:fldChar w:fldCharType="separate"/>
      </w:r>
      <w:r w:rsidR="00FB036A" w:rsidRPr="006057CE">
        <w:rPr>
          <w:noProof/>
          <w:vertAlign w:val="superscript"/>
        </w:rPr>
        <w:t>1-3</w:t>
      </w:r>
      <w:r w:rsidR="00FB036A" w:rsidRPr="006057CE">
        <w:fldChar w:fldCharType="end"/>
      </w:r>
      <w:r w:rsidR="00FB036A" w:rsidRPr="006057CE">
        <w:t xml:space="preserve">. These </w:t>
      </w:r>
      <w:r w:rsidR="00E874CA" w:rsidRPr="006057CE">
        <w:t xml:space="preserve">industrial ‘forever chemicals’ </w:t>
      </w:r>
      <w:r w:rsidR="00CC7F8B" w:rsidRPr="006057CE">
        <w:t xml:space="preserve">are broadly </w:t>
      </w:r>
      <w:r w:rsidR="00E874CA" w:rsidRPr="006057CE">
        <w:t xml:space="preserve">used in </w:t>
      </w:r>
      <w:r w:rsidR="00E73A78" w:rsidRPr="006057CE">
        <w:t xml:space="preserve">commercial and consumer products </w:t>
      </w:r>
      <w:r w:rsidR="00E657FE" w:rsidRPr="006057CE">
        <w:t xml:space="preserve">including </w:t>
      </w:r>
      <w:r w:rsidR="00E73A78" w:rsidRPr="006057CE">
        <w:t>non-stick and stain-resistant cookware</w:t>
      </w:r>
      <w:r w:rsidR="00E874CA" w:rsidRPr="006057CE">
        <w:t xml:space="preserve">, food packaging such as pizza boxes, </w:t>
      </w:r>
      <w:r w:rsidRPr="006057CE">
        <w:t>and waterproof rain wear</w:t>
      </w:r>
      <w:r w:rsidR="00E73A78" w:rsidRPr="006057CE">
        <w:t xml:space="preserve"> </w:t>
      </w:r>
      <w:r w:rsidR="00281B0A" w:rsidRPr="006057CE">
        <w:fldChar w:fldCharType="begin"/>
      </w:r>
      <w:r w:rsidR="00281B0A" w:rsidRPr="006057CE">
        <w:instrText xml:space="preserve"> ADDIN EN.CITE &lt;EndNote&gt;&lt;Cite&gt;&lt;Author&gt;Braun&lt;/Author&gt;&lt;Year&gt;2023&lt;/Year&gt;&lt;RecNum&gt;2065&lt;/RecNum&gt;&lt;DisplayText&gt;&lt;style face="superscript"&gt;4&lt;/style&gt;&lt;/DisplayText&gt;&lt;record&gt;&lt;rec-number&gt;2065&lt;/rec-number&gt;&lt;foreign-keys&gt;&lt;key app="EN" db-id="dp5vpepp4se5zdezzz1xdezkrsftef92wfdx" timestamp="1719206952"&gt;2065&lt;/key&gt;&lt;/foreign-keys&gt;&lt;ref-type name="Journal Article"&gt;17&lt;/ref-type&gt;&lt;contributors&gt;&lt;authors&gt;&lt;author&gt;Braun, J. M.&lt;/author&gt;&lt;/authors&gt;&lt;/contributors&gt;&lt;auth-address&gt;From the Department of Epidemiology, Brown University School of Public Health, Providence, RI.&lt;/auth-address&gt;&lt;titles&gt;&lt;title&gt;Enhancing Regulations to Reduce Exposure to PFAS - Federal Action on &amp;quot;Forever Chemicals&amp;quot;&lt;/title&gt;&lt;secondary-title&gt;N Engl J Med&lt;/secondary-title&gt;&lt;/titles&gt;&lt;periodical&gt;&lt;full-title&gt;N Engl J Med&lt;/full-title&gt;&lt;/periodical&gt;&lt;pages&gt;1924-1926&lt;/pages&gt;&lt;volume&gt;388&lt;/volume&gt;&lt;number&gt;21&lt;/number&gt;&lt;edition&gt;20230520&lt;/edition&gt;&lt;keywords&gt;&lt;keyword&gt;Humans&lt;/keyword&gt;&lt;keyword&gt;*Fluorocarbons/toxicity&lt;/keyword&gt;&lt;keyword&gt;*Government Regulation&lt;/keyword&gt;&lt;keyword&gt;*Environmental Exposure/adverse effects/legislation &amp;amp; jurisprudence/prevention &amp;amp;&lt;/keyword&gt;&lt;keyword&gt;control&lt;/keyword&gt;&lt;/keywords&gt;&lt;dates&gt;&lt;year&gt;2023&lt;/year&gt;&lt;pub-dates&gt;&lt;date&gt;May 25&lt;/date&gt;&lt;/pub-dates&gt;&lt;/dates&gt;&lt;isbn&gt;0028-4793&lt;/isbn&gt;&lt;accession-num&gt;37212438&lt;/accession-num&gt;&lt;urls&gt;&lt;/urls&gt;&lt;electronic-resource-num&gt;10.1056/NEJMp2303333&lt;/electronic-resource-num&gt;&lt;remote-database-provider&gt;NLM&lt;/remote-database-provider&gt;&lt;language&gt;eng&lt;/language&gt;&lt;/record&gt;&lt;/Cite&gt;&lt;/EndNote&gt;</w:instrText>
      </w:r>
      <w:r w:rsidR="00281B0A" w:rsidRPr="006057CE">
        <w:fldChar w:fldCharType="separate"/>
      </w:r>
      <w:r w:rsidR="00281B0A" w:rsidRPr="006057CE">
        <w:rPr>
          <w:noProof/>
          <w:vertAlign w:val="superscript"/>
        </w:rPr>
        <w:t>4</w:t>
      </w:r>
      <w:r w:rsidR="00281B0A" w:rsidRPr="006057CE">
        <w:fldChar w:fldCharType="end"/>
      </w:r>
      <w:r w:rsidR="006B2875" w:rsidRPr="006057CE">
        <w:t>.</w:t>
      </w:r>
      <w:r w:rsidR="002B7E78" w:rsidRPr="006057CE">
        <w:t xml:space="preserve"> </w:t>
      </w:r>
      <w:r w:rsidRPr="006057CE">
        <w:t xml:space="preserve">In addition, PFAS are </w:t>
      </w:r>
      <w:r w:rsidR="009A770B" w:rsidRPr="006057CE">
        <w:t xml:space="preserve">used as </w:t>
      </w:r>
      <w:r w:rsidRPr="006057CE">
        <w:t xml:space="preserve">constituents </w:t>
      </w:r>
      <w:r w:rsidR="002E47BB" w:rsidRPr="006057CE">
        <w:t xml:space="preserve">in </w:t>
      </w:r>
      <w:r w:rsidRPr="006057CE">
        <w:t>foams</w:t>
      </w:r>
      <w:r w:rsidR="009A770B" w:rsidRPr="006057CE">
        <w:t xml:space="preserve"> </w:t>
      </w:r>
      <w:r w:rsidR="007024D5" w:rsidRPr="006057CE">
        <w:t xml:space="preserve">to extinguish fuel-based fires </w:t>
      </w:r>
      <w:r w:rsidR="006B2875" w:rsidRPr="006057CE">
        <w:t>used</w:t>
      </w:r>
      <w:r w:rsidR="00691144" w:rsidRPr="006057CE">
        <w:t xml:space="preserve"> </w:t>
      </w:r>
      <w:r w:rsidR="009A770B" w:rsidRPr="006057CE">
        <w:t xml:space="preserve">for training exercises, </w:t>
      </w:r>
      <w:r w:rsidRPr="006057CE">
        <w:t xml:space="preserve">aircraft crashes and </w:t>
      </w:r>
      <w:r w:rsidR="006B2875" w:rsidRPr="006057CE">
        <w:t xml:space="preserve">other </w:t>
      </w:r>
      <w:r w:rsidR="009A770B" w:rsidRPr="006057CE">
        <w:t>fuel fires</w:t>
      </w:r>
      <w:r w:rsidR="006B2875" w:rsidRPr="006057CE">
        <w:t xml:space="preserve"> </w:t>
      </w:r>
      <w:r w:rsidR="00E91BB9" w:rsidRPr="006057CE">
        <w:fldChar w:fldCharType="begin"/>
      </w:r>
      <w:r w:rsidR="00281B0A" w:rsidRPr="006057CE">
        <w:instrText xml:space="preserve"> ADDIN EN.CITE &lt;EndNote&gt;&lt;Cite&gt;&lt;Author&gt;Scheringer&lt;/Author&gt;&lt;Year&gt;2023&lt;/Year&gt;&lt;RecNum&gt;2064&lt;/RecNum&gt;&lt;DisplayText&gt;&lt;style face="superscript"&gt;5&lt;/style&gt;&lt;/DisplayText&gt;&lt;record&gt;&lt;rec-number&gt;2064&lt;/rec-number&gt;&lt;foreign-keys&gt;&lt;key app="EN" db-id="dp5vpepp4se5zdezzz1xdezkrsftef92wfdx" timestamp="1719206732"&gt;2064&lt;/key&gt;&lt;/foreign-keys&gt;&lt;ref-type name="Journal Article"&gt;17&lt;/ref-type&gt;&lt;contributors&gt;&lt;authors&gt;&lt;author&gt;Scheringer, M.&lt;/author&gt;&lt;/authors&gt;&lt;/contributors&gt;&lt;auth-address&gt;Martin Scheringer is a professor of environmental chemistry at RECETOX, Masaryk University, Brno, Czech Republic, and a senior scientist and group leader at ETH Zürich, Zürich, Switzerland. He is also the chair of the International Panel on Chemical Pollution and a co-coordinator of the Global PFAS Science Panel.&lt;/auth-address&gt;&lt;titles&gt;&lt;title&gt;Innovate beyond PFAS&lt;/title&gt;&lt;secondary-title&gt;Science&lt;/secondary-title&gt;&lt;/titles&gt;&lt;periodical&gt;&lt;full-title&gt;Science&lt;/full-title&gt;&lt;/periodical&gt;&lt;pages&gt;251&lt;/pages&gt;&lt;volume&gt;381&lt;/volume&gt;&lt;number&gt;6655&lt;/number&gt;&lt;edition&gt;20230720&lt;/edition&gt;&lt;keywords&gt;&lt;keyword&gt;Humans&lt;/keyword&gt;&lt;keyword&gt;Drinking Water/chemistry&lt;/keyword&gt;&lt;keyword&gt;Europe&lt;/keyword&gt;&lt;keyword&gt;*Fluorocarbons/analysis/toxicity&lt;/keyword&gt;&lt;keyword&gt;Food&lt;/keyword&gt;&lt;keyword&gt;*Environmental Pollution/legislation &amp;amp; jurisprudence/prevention &amp;amp; control&lt;/keyword&gt;&lt;keyword&gt;*Hazardous Substances/analysis/toxicity&lt;/keyword&gt;&lt;keyword&gt;*Persistent Organic Pollutants/toxicity&lt;/keyword&gt;&lt;/keywords&gt;&lt;dates&gt;&lt;year&gt;2023&lt;/year&gt;&lt;pub-dates&gt;&lt;date&gt;Jul 21&lt;/date&gt;&lt;/pub-dates&gt;&lt;/dates&gt;&lt;isbn&gt;0036-8075&lt;/isbn&gt;&lt;accession-num&gt;37471534&lt;/accession-num&gt;&lt;urls&gt;&lt;/urls&gt;&lt;electronic-resource-num&gt;10.1126/science.adj7475&lt;/electronic-resource-num&gt;&lt;remote-database-provider&gt;NLM&lt;/remote-database-provider&gt;&lt;language&gt;eng&lt;/language&gt;&lt;/record&gt;&lt;/Cite&gt;&lt;/EndNote&gt;</w:instrText>
      </w:r>
      <w:r w:rsidR="00E91BB9" w:rsidRPr="006057CE">
        <w:fldChar w:fldCharType="separate"/>
      </w:r>
      <w:r w:rsidR="00281B0A" w:rsidRPr="006057CE">
        <w:rPr>
          <w:noProof/>
          <w:vertAlign w:val="superscript"/>
        </w:rPr>
        <w:t>5</w:t>
      </w:r>
      <w:r w:rsidR="00E91BB9" w:rsidRPr="006057CE">
        <w:fldChar w:fldCharType="end"/>
      </w:r>
      <w:r w:rsidR="009A770B" w:rsidRPr="006057CE">
        <w:t xml:space="preserve">. </w:t>
      </w:r>
      <w:r w:rsidR="006B2875" w:rsidRPr="006057CE">
        <w:t xml:space="preserve">The broad and high-tonnage global usage of PFAS results in </w:t>
      </w:r>
      <w:r w:rsidR="00FF51D5" w:rsidRPr="006057CE">
        <w:t xml:space="preserve">contamination of </w:t>
      </w:r>
      <w:r w:rsidR="006B2875" w:rsidRPr="006057CE">
        <w:t xml:space="preserve">drinking water and </w:t>
      </w:r>
      <w:r w:rsidR="00FF51D5" w:rsidRPr="006057CE">
        <w:t xml:space="preserve">the </w:t>
      </w:r>
      <w:r w:rsidR="006B2875" w:rsidRPr="006057CE">
        <w:t>environment</w:t>
      </w:r>
      <w:r w:rsidR="00C95798" w:rsidRPr="006057CE">
        <w:t xml:space="preserve"> </w:t>
      </w:r>
      <w:r w:rsidR="00D85F71" w:rsidRPr="006057CE">
        <w:t>that pose</w:t>
      </w:r>
      <w:r w:rsidR="006B2875" w:rsidRPr="006057CE">
        <w:t>s</w:t>
      </w:r>
      <w:r w:rsidR="00D85F71" w:rsidRPr="006057CE">
        <w:t xml:space="preserve"> </w:t>
      </w:r>
      <w:r w:rsidR="00BA4A56" w:rsidRPr="006057CE">
        <w:t>major threat</w:t>
      </w:r>
      <w:r w:rsidR="00D03AA7" w:rsidRPr="006057CE">
        <w:t>s</w:t>
      </w:r>
      <w:r w:rsidR="00BA4A56" w:rsidRPr="006057CE">
        <w:t xml:space="preserve"> to </w:t>
      </w:r>
      <w:r w:rsidR="00340323" w:rsidRPr="006057CE">
        <w:t>human</w:t>
      </w:r>
      <w:r w:rsidR="00D03AA7" w:rsidRPr="006057CE">
        <w:t>s and b</w:t>
      </w:r>
      <w:r w:rsidR="00BA4A56" w:rsidRPr="006057CE">
        <w:t xml:space="preserve">iodiversity </w:t>
      </w:r>
      <w:r w:rsidRPr="006057CE">
        <w:fldChar w:fldCharType="begin">
          <w:fldData xml:space="preserve">PEVuZE5vdGU+PENpdGU+PEF1dGhvcj5EZSBTaWx2YTwvQXV0aG9yPjxZZWFyPjIwMjE8L1llYXI+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</w:fldData>
        </w:fldChar>
      </w:r>
      <w:r w:rsidR="007B75BD">
        <w:instrText xml:space="preserve"> ADDIN EN.CITE </w:instrText>
      </w:r>
      <w:r w:rsidR="007B75BD">
        <w:fldChar w:fldCharType="begin">
          <w:fldData xml:space="preserve">PEVuZE5vdGU+PENpdGU+PEF1dGhvcj5EZSBTaWx2YTwvQXV0aG9yPjxZZWFyPjIwMjE8L1llYXI+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</w:fldData>
        </w:fldChar>
      </w:r>
      <w:r w:rsidR="007B75BD">
        <w:instrText xml:space="preserve"> ADDIN EN.CITE.DATA </w:instrText>
      </w:r>
      <w:r w:rsidR="007B75BD">
        <w:fldChar w:fldCharType="end"/>
      </w:r>
      <w:r w:rsidRPr="006057CE">
        <w:fldChar w:fldCharType="separate"/>
      </w:r>
      <w:r w:rsidR="007B75BD" w:rsidRPr="007B75BD">
        <w:rPr>
          <w:noProof/>
          <w:vertAlign w:val="superscript"/>
        </w:rPr>
        <w:t>6-12</w:t>
      </w:r>
      <w:r w:rsidRPr="006057CE">
        <w:fldChar w:fldCharType="end"/>
      </w:r>
      <w:r w:rsidRPr="006057CE">
        <w:t xml:space="preserve">. </w:t>
      </w:r>
    </w:p>
    <w:p w14:paraId="62F293DB" w14:textId="6951BE29" w:rsidR="00194197" w:rsidRPr="00801D9D" w:rsidRDefault="00645C7C" w:rsidP="00E44AD9">
      <w:pPr>
        <w:pStyle w:val="Teaser"/>
        <w:spacing w:before="0" w:line="360" w:lineRule="auto"/>
        <w:ind w:firstLine="284"/>
        <w:jc w:val="both"/>
      </w:pPr>
      <w:r w:rsidRPr="006057CE">
        <w:t xml:space="preserve">The persistent and </w:t>
      </w:r>
      <w:proofErr w:type="spellStart"/>
      <w:r w:rsidR="002F4A28" w:rsidRPr="006057CE">
        <w:t>proteo</w:t>
      </w:r>
      <w:r w:rsidR="002F4A28" w:rsidRPr="000C5A75">
        <w:t>philic</w:t>
      </w:r>
      <w:proofErr w:type="spellEnd"/>
      <w:r w:rsidRPr="000C5A75">
        <w:t xml:space="preserve"> </w:t>
      </w:r>
      <w:r w:rsidR="002F4A28" w:rsidRPr="000C5A75">
        <w:t>characteristics</w:t>
      </w:r>
      <w:r w:rsidRPr="000C5A75">
        <w:t xml:space="preserve"> of </w:t>
      </w:r>
      <w:r w:rsidR="00DB060A" w:rsidRPr="000C5A75">
        <w:t xml:space="preserve">PFAS </w:t>
      </w:r>
      <w:r w:rsidR="00170AB0" w:rsidRPr="000C5A75">
        <w:t xml:space="preserve">allows them </w:t>
      </w:r>
      <w:r w:rsidR="00E047E6" w:rsidRPr="000C5A75">
        <w:t xml:space="preserve">to </w:t>
      </w:r>
      <w:proofErr w:type="spellStart"/>
      <w:r w:rsidR="00E047E6" w:rsidRPr="000C5A75">
        <w:t>biomagnify</w:t>
      </w:r>
      <w:proofErr w:type="spellEnd"/>
      <w:r w:rsidR="00E047E6" w:rsidRPr="000C5A75">
        <w:t xml:space="preserve"> in marine food </w:t>
      </w:r>
      <w:r w:rsidRPr="000C5A75">
        <w:t xml:space="preserve">webs </w:t>
      </w:r>
      <w:r w:rsidR="00E047E6" w:rsidRPr="000C5A75">
        <w:t>leading to high concentrations in liver, kidney</w:t>
      </w:r>
      <w:r w:rsidR="002F4A28" w:rsidRPr="000C5A75">
        <w:t xml:space="preserve">, </w:t>
      </w:r>
      <w:r w:rsidR="00476B2A" w:rsidRPr="000C5A75">
        <w:t xml:space="preserve">muscle </w:t>
      </w:r>
      <w:r w:rsidR="002F4A28" w:rsidRPr="000C5A75">
        <w:t xml:space="preserve">and blood </w:t>
      </w:r>
      <w:r w:rsidR="004564D7" w:rsidRPr="000C5A75">
        <w:t>in high trophic feeders like</w:t>
      </w:r>
      <w:r w:rsidR="00E047E6" w:rsidRPr="000C5A75">
        <w:t xml:space="preserve"> </w:t>
      </w:r>
      <w:r w:rsidR="00DB060A" w:rsidRPr="000C5A75">
        <w:t xml:space="preserve">marine mammals and </w:t>
      </w:r>
      <w:r w:rsidR="00984390" w:rsidRPr="000C5A75">
        <w:t>Indigenous Peoples</w:t>
      </w:r>
      <w:r w:rsidR="00D83273" w:rsidRPr="000C5A75">
        <w:t xml:space="preserve"> </w:t>
      </w:r>
      <w:r w:rsidR="00DB060A" w:rsidRPr="000C5A75">
        <w:fldChar w:fldCharType="begin">
          <w:fldData xml:space="preserve">PEVuZE5vdGU+PENpdGU+PEF1dGhvcj5Cb3NzaTwvQXV0aG9yPjxZZWFyPjIwMDU8L1llYXI+PFJl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</w:fldData>
        </w:fldChar>
      </w:r>
      <w:r w:rsidR="007B75BD">
        <w:instrText xml:space="preserve"> ADDIN EN.CITE </w:instrText>
      </w:r>
      <w:r w:rsidR="007B75BD">
        <w:fldChar w:fldCharType="begin">
          <w:fldData xml:space="preserve">PEVuZE5vdGU+PENpdGU+PEF1dGhvcj5Cb3NzaTwvQXV0aG9yPjxZZWFyPjIwMDU8L1llYXI+PFJl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</w:fldData>
        </w:fldChar>
      </w:r>
      <w:r w:rsidR="007B75BD">
        <w:instrText xml:space="preserve"> ADDIN EN.CITE.DATA </w:instrText>
      </w:r>
      <w:r w:rsidR="007B75BD">
        <w:fldChar w:fldCharType="end"/>
      </w:r>
      <w:r w:rsidR="00DB060A" w:rsidRPr="000C5A75">
        <w:fldChar w:fldCharType="separate"/>
      </w:r>
      <w:r w:rsidR="007B75BD" w:rsidRPr="007B75BD">
        <w:rPr>
          <w:noProof/>
          <w:vertAlign w:val="superscript"/>
        </w:rPr>
        <w:t>13,14</w:t>
      </w:r>
      <w:r w:rsidR="00DB060A" w:rsidRPr="000C5A75">
        <w:fldChar w:fldCharType="end"/>
      </w:r>
      <w:r w:rsidR="00DB060A" w:rsidRPr="000C5A75">
        <w:t xml:space="preserve">. </w:t>
      </w:r>
      <w:r w:rsidR="00817D2B" w:rsidRPr="000C5A75">
        <w:t xml:space="preserve">In environmental samples, </w:t>
      </w:r>
      <w:proofErr w:type="spellStart"/>
      <w:r w:rsidR="00817D2B" w:rsidRPr="000C5A75">
        <w:t>perfluorooctane</w:t>
      </w:r>
      <w:proofErr w:type="spellEnd"/>
      <w:r w:rsidR="00817D2B" w:rsidRPr="000C5A75">
        <w:t xml:space="preserve"> sulfonate (PFOS) </w:t>
      </w:r>
      <w:r w:rsidR="004564D7" w:rsidRPr="000C5A75">
        <w:t xml:space="preserve">is the </w:t>
      </w:r>
      <w:r w:rsidR="00817D2B" w:rsidRPr="000C5A75">
        <w:t>domina</w:t>
      </w:r>
      <w:r w:rsidR="004564D7" w:rsidRPr="000C5A75">
        <w:t>n</w:t>
      </w:r>
      <w:r w:rsidR="00817D2B" w:rsidRPr="000C5A75">
        <w:t xml:space="preserve">t </w:t>
      </w:r>
      <w:r w:rsidR="00DB060A" w:rsidRPr="000C5A75">
        <w:t>PFAS</w:t>
      </w:r>
      <w:r w:rsidR="008862CC" w:rsidRPr="000C5A75">
        <w:t>.</w:t>
      </w:r>
      <w:r w:rsidR="0051142D">
        <w:t xml:space="preserve"> </w:t>
      </w:r>
      <w:r w:rsidR="008862CC" w:rsidRPr="005C70EB">
        <w:rPr>
          <w:lang w:val="en-GB"/>
        </w:rPr>
        <w:t xml:space="preserve">The European Food Safety Authority has determined that PFOS is </w:t>
      </w:r>
      <w:proofErr w:type="spellStart"/>
      <w:r w:rsidR="008862CC" w:rsidRPr="005C70EB">
        <w:rPr>
          <w:lang w:val="en-GB"/>
        </w:rPr>
        <w:lastRenderedPageBreak/>
        <w:t>immunotoxic</w:t>
      </w:r>
      <w:proofErr w:type="spellEnd"/>
      <w:r w:rsidR="008862CC" w:rsidRPr="005C70EB">
        <w:rPr>
          <w:lang w:val="en-GB"/>
        </w:rPr>
        <w:t xml:space="preserve"> due, in part, to its ability to reduce antigen-specific antibody production (i.e., immunization efficacy)</w:t>
      </w:r>
      <w:r w:rsidR="006740F1" w:rsidRPr="005C70EB">
        <w:rPr>
          <w:lang w:val="en-GB"/>
        </w:rPr>
        <w:t xml:space="preserve"> </w:t>
      </w:r>
      <w:r w:rsidR="000120D7" w:rsidRPr="000C5A75">
        <w:fldChar w:fldCharType="begin">
          <w:fldData xml:space="preserve">PEVuZE5vdGU+PENpdGU+PEF1dGhvcj5HcmFuZGplYW48L0F1dGhvcj48WWVhcj4yMDEyPC9ZZWFy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</w:fldData>
        </w:fldChar>
      </w:r>
      <w:r w:rsidR="007B75BD">
        <w:instrText xml:space="preserve"> ADDIN EN.CITE </w:instrText>
      </w:r>
      <w:r w:rsidR="007B75BD">
        <w:fldChar w:fldCharType="begin">
          <w:fldData xml:space="preserve">PEVuZE5vdGU+PENpdGU+PEF1dGhvcj5HcmFuZGplYW48L0F1dGhvcj48WWVhcj4yMDEyPC9ZZWFy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</w:fldData>
        </w:fldChar>
      </w:r>
      <w:r w:rsidR="007B75BD">
        <w:instrText xml:space="preserve"> ADDIN EN.CITE.DATA </w:instrText>
      </w:r>
      <w:r w:rsidR="007B75BD">
        <w:fldChar w:fldCharType="end"/>
      </w:r>
      <w:r w:rsidR="000120D7" w:rsidRPr="000C5A75">
        <w:fldChar w:fldCharType="separate"/>
      </w:r>
      <w:r w:rsidR="007B75BD" w:rsidRPr="007B75BD">
        <w:rPr>
          <w:noProof/>
          <w:vertAlign w:val="superscript"/>
        </w:rPr>
        <w:t>15-17</w:t>
      </w:r>
      <w:r w:rsidR="000120D7" w:rsidRPr="000C5A75">
        <w:fldChar w:fldCharType="end"/>
      </w:r>
      <w:r w:rsidR="000120D7" w:rsidRPr="000C5A75">
        <w:t xml:space="preserve">. </w:t>
      </w:r>
      <w:r w:rsidR="009A007D" w:rsidRPr="005C70EB">
        <w:rPr>
          <w:lang w:val="en-GB"/>
        </w:rPr>
        <w:t>Moreover, studies suggest that other PFAS also may reduce immunization efficacy, including in children, which suggests that exposure to PFAS may be a risk factor for pandemics and other infectious diseases</w:t>
      </w:r>
      <w:r w:rsidR="006740F1" w:rsidRPr="00801D9D">
        <w:t xml:space="preserve"> </w:t>
      </w:r>
      <w:r w:rsidR="006740F1" w:rsidRPr="00801D9D">
        <w:fldChar w:fldCharType="begin">
          <w:fldData xml:space="preserve">PEVuZE5vdGU+PENpdGU+PEF1dGhvcj5HcmFuZGplYW48L0F1dGhvcj48WWVhcj4yMDEyPC9ZZWFy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</w:fldData>
        </w:fldChar>
      </w:r>
      <w:r w:rsidR="007B75BD">
        <w:instrText xml:space="preserve"> ADDIN EN.CITE </w:instrText>
      </w:r>
      <w:r w:rsidR="007B75BD">
        <w:fldChar w:fldCharType="begin">
          <w:fldData xml:space="preserve">PEVuZE5vdGU+PENpdGU+PEF1dGhvcj5HcmFuZGplYW48L0F1dGhvcj48WWVhcj4yMDEyPC9ZZWFy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</w:fldData>
        </w:fldChar>
      </w:r>
      <w:r w:rsidR="007B75BD">
        <w:instrText xml:space="preserve"> ADDIN EN.CITE.DATA </w:instrText>
      </w:r>
      <w:r w:rsidR="007B75BD">
        <w:fldChar w:fldCharType="end"/>
      </w:r>
      <w:r w:rsidR="006740F1" w:rsidRPr="00801D9D">
        <w:fldChar w:fldCharType="separate"/>
      </w:r>
      <w:r w:rsidR="007B75BD" w:rsidRPr="007B75BD">
        <w:rPr>
          <w:noProof/>
          <w:vertAlign w:val="superscript"/>
        </w:rPr>
        <w:t>15,18-20</w:t>
      </w:r>
      <w:r w:rsidR="006740F1" w:rsidRPr="00801D9D">
        <w:fldChar w:fldCharType="end"/>
      </w:r>
      <w:r w:rsidR="006740F1" w:rsidRPr="00801D9D">
        <w:t xml:space="preserve">. </w:t>
      </w:r>
      <w:r w:rsidR="003A7469" w:rsidRPr="005C70EB">
        <w:rPr>
          <w:lang w:val="en-GB"/>
        </w:rPr>
        <w:t>PFAS exposure also has been linked to effects on other physiological processes, increasing the risk of thyroid disease, elevated cholesterol levels, liver disease, kidney and testicular cancer, and developmental effects such as decreased birth weight</w:t>
      </w:r>
      <w:r w:rsidR="0051142D">
        <w:rPr>
          <w:lang w:val="en-GB"/>
        </w:rPr>
        <w:t xml:space="preserve"> </w:t>
      </w:r>
      <w:r w:rsidR="003A7469" w:rsidRPr="00801D9D">
        <w:fldChar w:fldCharType="begin">
          <w:fldData xml:space="preserve">PEVuZE5vdGU+PENpdGU+PEF1dGhvcj5GZW50b248L0F1dGhvcj48WWVhcj4yMDIxPC9ZZWFyPjxS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=
</w:fldData>
        </w:fldChar>
      </w:r>
      <w:r w:rsidR="007B75BD">
        <w:instrText xml:space="preserve"> ADDIN EN.CITE </w:instrText>
      </w:r>
      <w:r w:rsidR="007B75BD">
        <w:fldChar w:fldCharType="begin">
          <w:fldData xml:space="preserve">PEVuZE5vdGU+PENpdGU+PEF1dGhvcj5GZW50b248L0F1dGhvcj48WWVhcj4yMDIxPC9ZZWFyPjxS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=
</w:fldData>
        </w:fldChar>
      </w:r>
      <w:r w:rsidR="007B75BD">
        <w:instrText xml:space="preserve"> ADDIN EN.CITE.DATA </w:instrText>
      </w:r>
      <w:r w:rsidR="007B75BD">
        <w:fldChar w:fldCharType="end"/>
      </w:r>
      <w:r w:rsidR="003A7469" w:rsidRPr="00801D9D">
        <w:fldChar w:fldCharType="separate"/>
      </w:r>
      <w:r w:rsidR="007B75BD" w:rsidRPr="007B75BD">
        <w:rPr>
          <w:noProof/>
          <w:vertAlign w:val="superscript"/>
        </w:rPr>
        <w:t>2,21</w:t>
      </w:r>
      <w:r w:rsidR="003A7469" w:rsidRPr="00801D9D">
        <w:fldChar w:fldCharType="end"/>
      </w:r>
      <w:r w:rsidR="003A7469" w:rsidRPr="005C70EB">
        <w:rPr>
          <w:lang w:val="en-GB"/>
        </w:rPr>
        <w:t xml:space="preserve">. </w:t>
      </w:r>
      <w:r w:rsidR="0097318E" w:rsidRPr="005C70EB">
        <w:rPr>
          <w:lang w:val="en-GB"/>
        </w:rPr>
        <w:t xml:space="preserve">These major </w:t>
      </w:r>
      <w:proofErr w:type="spellStart"/>
      <w:r w:rsidR="0097318E" w:rsidRPr="005C70EB">
        <w:rPr>
          <w:lang w:val="en-GB"/>
        </w:rPr>
        <w:t>immunotoxic</w:t>
      </w:r>
      <w:proofErr w:type="spellEnd"/>
      <w:r w:rsidR="0097318E" w:rsidRPr="005C70EB">
        <w:rPr>
          <w:lang w:val="en-GB"/>
        </w:rPr>
        <w:t xml:space="preserve"> effects and other health risks highlight the need to monitor hot spot communities and assess environmental burdens to assess risks of exposure to humans and wildlife</w:t>
      </w:r>
      <w:r w:rsidR="001F5BAE" w:rsidRPr="005C70EB">
        <w:rPr>
          <w:lang w:val="en-GB"/>
        </w:rPr>
        <w:t xml:space="preserve"> </w:t>
      </w:r>
      <w:r w:rsidR="001F5BAE" w:rsidRPr="00801D9D">
        <w:fldChar w:fldCharType="begin">
          <w:fldData xml:space="preserve">PEVuZE5vdGU+PENpdGU+PEF1dGhvcj5Tb25uZTwvQXV0aG9yPjxZZWFyPjIwMjM8L1llYXI+PFJl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</w:fldData>
        </w:fldChar>
      </w:r>
      <w:r w:rsidR="007B75BD">
        <w:instrText xml:space="preserve"> ADDIN EN.CITE </w:instrText>
      </w:r>
      <w:r w:rsidR="007B75BD">
        <w:fldChar w:fldCharType="begin">
          <w:fldData xml:space="preserve">PEVuZE5vdGU+PENpdGU+PEF1dGhvcj5Tb25uZTwvQXV0aG9yPjxZZWFyPjIwMjM8L1llYXI+PFJl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</w:fldData>
        </w:fldChar>
      </w:r>
      <w:r w:rsidR="007B75BD">
        <w:instrText xml:space="preserve"> ADDIN EN.CITE.DATA </w:instrText>
      </w:r>
      <w:r w:rsidR="007B75BD">
        <w:fldChar w:fldCharType="end"/>
      </w:r>
      <w:r w:rsidR="001F5BAE" w:rsidRPr="00801D9D">
        <w:fldChar w:fldCharType="separate"/>
      </w:r>
      <w:r w:rsidR="007B75BD" w:rsidRPr="007B75BD">
        <w:rPr>
          <w:noProof/>
          <w:vertAlign w:val="superscript"/>
        </w:rPr>
        <w:t>8,10,22-24</w:t>
      </w:r>
      <w:r w:rsidR="001F5BAE" w:rsidRPr="00801D9D">
        <w:fldChar w:fldCharType="end"/>
      </w:r>
      <w:r w:rsidR="001F5BAE" w:rsidRPr="00801D9D">
        <w:t>.</w:t>
      </w:r>
    </w:p>
    <w:p w14:paraId="47AC8527" w14:textId="0CBB6D68" w:rsidR="00DB060A" w:rsidRPr="006057CE" w:rsidRDefault="004360AD" w:rsidP="00E44AD9">
      <w:pPr>
        <w:pStyle w:val="Teaser"/>
        <w:spacing w:before="0" w:line="360" w:lineRule="auto"/>
        <w:ind w:firstLine="284"/>
        <w:jc w:val="both"/>
      </w:pPr>
      <w:r w:rsidRPr="00801D9D">
        <w:rPr>
          <w:lang w:val="en-GB"/>
        </w:rPr>
        <w:t>The exposure of huma</w:t>
      </w:r>
      <w:r w:rsidRPr="004360AD">
        <w:rPr>
          <w:lang w:val="en-GB"/>
        </w:rPr>
        <w:t>ns, including Arctic Peoples, to PFAS occurs worldwide</w:t>
      </w:r>
      <w:r>
        <w:rPr>
          <w:lang w:val="en-GB"/>
        </w:rPr>
        <w:t xml:space="preserve"> </w:t>
      </w:r>
      <w:r w:rsidR="00DB060A" w:rsidRPr="006057CE">
        <w:fldChar w:fldCharType="begin">
          <w:fldData xml:space="preserve">PEVuZE5vdGU+PENpdGU+PEF1dGhvcj5NdWlyPC9BdXRob3I+PFllYXI+MjAxOTwvWWVhcj48UmVj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</w:fldData>
        </w:fldChar>
      </w:r>
      <w:r w:rsidR="007B75BD">
        <w:instrText xml:space="preserve"> ADDIN EN.CITE </w:instrText>
      </w:r>
      <w:r w:rsidR="007B75BD">
        <w:fldChar w:fldCharType="begin">
          <w:fldData xml:space="preserve">PEVuZE5vdGU+PENpdGU+PEF1dGhvcj5NdWlyPC9BdXRob3I+PFllYXI+MjAxOTwvWWVhcj48UmVj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</w:fldData>
        </w:fldChar>
      </w:r>
      <w:r w:rsidR="007B75BD">
        <w:instrText xml:space="preserve"> ADDIN EN.CITE.DATA </w:instrText>
      </w:r>
      <w:r w:rsidR="007B75BD">
        <w:fldChar w:fldCharType="end"/>
      </w:r>
      <w:r w:rsidR="00DB060A" w:rsidRPr="006057CE">
        <w:fldChar w:fldCharType="separate"/>
      </w:r>
      <w:r w:rsidR="007B75BD" w:rsidRPr="007B75BD">
        <w:rPr>
          <w:noProof/>
          <w:vertAlign w:val="superscript"/>
        </w:rPr>
        <w:t>8,25</w:t>
      </w:r>
      <w:r w:rsidR="00DB060A" w:rsidRPr="006057CE">
        <w:fldChar w:fldCharType="end"/>
      </w:r>
      <w:r w:rsidR="00EB7420" w:rsidRPr="006057CE">
        <w:t xml:space="preserve"> (Figure 1)</w:t>
      </w:r>
      <w:r w:rsidR="00DB060A" w:rsidRPr="006057CE">
        <w:t xml:space="preserve">. </w:t>
      </w:r>
      <w:r w:rsidR="00173A29" w:rsidRPr="006057CE">
        <w:t>PFAS are transported over large distances to the Arctic from source</w:t>
      </w:r>
      <w:r w:rsidR="00FD27BE" w:rsidRPr="006057CE">
        <w:t>s in</w:t>
      </w:r>
      <w:r w:rsidR="00173A29" w:rsidRPr="006057CE">
        <w:t xml:space="preserve"> industrialized regions </w:t>
      </w:r>
      <w:r w:rsidR="004A5A31" w:rsidRPr="006057CE">
        <w:t xml:space="preserve">at </w:t>
      </w:r>
      <w:r w:rsidR="00173A29" w:rsidRPr="006057CE">
        <w:t xml:space="preserve">more </w:t>
      </w:r>
      <w:r w:rsidR="004B2769" w:rsidRPr="006057CE">
        <w:t>southern latitude</w:t>
      </w:r>
      <w:r w:rsidR="00173A29" w:rsidRPr="006057CE">
        <w:t>s</w:t>
      </w:r>
      <w:r w:rsidR="004B2769" w:rsidRPr="006057CE">
        <w:t xml:space="preserve"> through atmospheric deposition and </w:t>
      </w:r>
      <w:r w:rsidR="00DB060A" w:rsidRPr="006057CE">
        <w:t xml:space="preserve">marine </w:t>
      </w:r>
      <w:r w:rsidR="00B679E6" w:rsidRPr="006057CE">
        <w:t>and</w:t>
      </w:r>
      <w:r w:rsidR="00DB060A" w:rsidRPr="006057CE">
        <w:t xml:space="preserve"> riverine input</w:t>
      </w:r>
      <w:r w:rsidR="00B679E6" w:rsidRPr="006057CE">
        <w:t xml:space="preserve">s </w:t>
      </w:r>
      <w:r w:rsidR="00DB060A" w:rsidRPr="006057CE">
        <w:fldChar w:fldCharType="begin"/>
      </w:r>
      <w:r w:rsidR="007B75BD">
        <w:instrText xml:space="preserve"> ADDIN EN.CITE &lt;EndNote&gt;&lt;Cite&gt;&lt;Author&gt;Muir&lt;/Author&gt;&lt;Year&gt;2019&lt;/Year&gt;&lt;RecNum&gt;1677&lt;/RecNum&gt;&lt;DisplayText&gt;&lt;style face="superscript"&gt;25&lt;/style&gt;&lt;/DisplayText&gt;&lt;record&gt;&lt;rec-number&gt;1677&lt;/rec-number&gt;&lt;foreign-keys&gt;&lt;key app="EN" db-id="dp5vpepp4se5zdezzz1xdezkrsftef92wfdx" timestamp="1631209357"&gt;1677&lt;/key&gt;&lt;/foreign-keys&gt;&lt;ref-type name="Journal Article"&gt;17&lt;/ref-type&gt;&lt;contributors&gt;&lt;authors&gt;&lt;author&gt;Muir, Derek&lt;/author&gt;&lt;author&gt;Bossi, Rossana&lt;/author&gt;&lt;author&gt;Carlsson, Pernilla&lt;/author&gt;&lt;author&gt;Evans, Marlene&lt;/author&gt;&lt;author&gt;De Silva, Amila&lt;/author&gt;&lt;author&gt;Halsall, Crispin&lt;/author&gt;&lt;author&gt;Rauert, Cassandra&lt;/author&gt;&lt;author&gt;Herzke, Dorte&lt;/author&gt;&lt;author&gt;Hung, Hayley&lt;/author&gt;&lt;author&gt;Letcher, Robert&lt;/author&gt;&lt;author&gt;Rigét, Frank&lt;/author&gt;&lt;author&gt;Roos, Anna&lt;/author&gt;&lt;/authors&gt;&lt;/contributors&gt;&lt;titles&gt;&lt;title&gt;Levels and trends of poly- and perfluoroalkyl substances in the Arctic environment – An update&lt;/title&gt;&lt;secondary-title&gt;Emerging Contaminants&lt;/secondary-title&gt;&lt;/titles&gt;&lt;periodical&gt;&lt;full-title&gt;Emerging Contaminants&lt;/full-title&gt;&lt;/periodical&gt;&lt;pages&gt;240-271&lt;/pages&gt;&lt;volume&gt;5&lt;/volume&gt;&lt;keywords&gt;&lt;keyword&gt;Perfluoroalkyl substances&lt;/keyword&gt;&lt;keyword&gt;PFASs&lt;/keyword&gt;&lt;keyword&gt;Perfluoroalkyl carboxylates&lt;/keyword&gt;&lt;keyword&gt;Perfluoroalkyl sulfonates&lt;/keyword&gt;&lt;keyword&gt;Perfluorobutanoic acid&lt;/keyword&gt;&lt;keyword&gt;Perfluorooctanoic acid&lt;/keyword&gt;&lt;keyword&gt;Air&lt;/keyword&gt;&lt;keyword&gt;Seawater&lt;/keyword&gt;&lt;keyword&gt;Ice caps&lt;/keyword&gt;&lt;keyword&gt;Biota&lt;/keyword&gt;&lt;keyword&gt;Contaminants&lt;/keyword&gt;&lt;keyword&gt;Long-range transport&lt;/keyword&gt;&lt;keyword&gt;Review&lt;/keyword&gt;&lt;/keywords&gt;&lt;dates&gt;&lt;year&gt;2019&lt;/year&gt;&lt;pub-dates&gt;&lt;date&gt;2019/01/01/&lt;/date&gt;&lt;/pub-dates&gt;&lt;/dates&gt;&lt;isbn&gt;2405-6650&lt;/isbn&gt;&lt;urls&gt;&lt;related-urls&gt;&lt;url&gt;https://www.sciencedirect.com/science/article/pii/S2405665019300034&lt;/url&gt;&lt;/related-urls&gt;&lt;/urls&gt;&lt;electronic-resource-num&gt;https://doi.org/10.1016/j.emcon.2019.06.002&lt;/electronic-resource-num&gt;&lt;/record&gt;&lt;/Cite&gt;&lt;/EndNote&gt;</w:instrText>
      </w:r>
      <w:r w:rsidR="00DB060A" w:rsidRPr="006057CE">
        <w:fldChar w:fldCharType="separate"/>
      </w:r>
      <w:r w:rsidR="007B75BD" w:rsidRPr="007B75BD">
        <w:rPr>
          <w:noProof/>
          <w:vertAlign w:val="superscript"/>
        </w:rPr>
        <w:t>25</w:t>
      </w:r>
      <w:r w:rsidR="00DB060A" w:rsidRPr="006057CE">
        <w:fldChar w:fldCharType="end"/>
      </w:r>
      <w:r w:rsidR="00DB060A" w:rsidRPr="006057CE">
        <w:t>.</w:t>
      </w:r>
      <w:r w:rsidR="009A3C61" w:rsidRPr="006057CE">
        <w:t xml:space="preserve"> </w:t>
      </w:r>
      <w:r w:rsidR="00173A29" w:rsidRPr="006057CE">
        <w:t>Some PFAS have been found at concentrations in apex predators such as polar bears</w:t>
      </w:r>
      <w:r w:rsidR="00612D86" w:rsidRPr="006057CE">
        <w:t xml:space="preserve"> (</w:t>
      </w:r>
      <w:r w:rsidR="00612D86" w:rsidRPr="006057CE">
        <w:rPr>
          <w:i/>
          <w:iCs/>
        </w:rPr>
        <w:t>Ursus maritimus</w:t>
      </w:r>
      <w:r w:rsidR="00612D86" w:rsidRPr="006057CE">
        <w:t>)</w:t>
      </w:r>
      <w:r w:rsidR="00173A29" w:rsidRPr="006057CE">
        <w:t xml:space="preserve"> up to </w:t>
      </w:r>
      <w:r w:rsidR="006E604D" w:rsidRPr="006057CE">
        <w:t>at least 1</w:t>
      </w:r>
      <w:r w:rsidR="00173A29" w:rsidRPr="006057CE">
        <w:t xml:space="preserve">,000,000 times higher than </w:t>
      </w:r>
      <w:r w:rsidR="00E07CF7" w:rsidRPr="006057CE">
        <w:t xml:space="preserve">in </w:t>
      </w:r>
      <w:r w:rsidR="002842F1" w:rsidRPr="006057CE">
        <w:t xml:space="preserve">phytoplankton </w:t>
      </w:r>
      <w:r w:rsidR="00E07CF7" w:rsidRPr="006057CE">
        <w:t xml:space="preserve">at the </w:t>
      </w:r>
      <w:r w:rsidR="002842F1" w:rsidRPr="006057CE">
        <w:t>base</w:t>
      </w:r>
      <w:r w:rsidR="00173A29" w:rsidRPr="006057CE">
        <w:t xml:space="preserve"> of the food web</w:t>
      </w:r>
      <w:r w:rsidR="006E604D" w:rsidRPr="006057CE">
        <w:t xml:space="preserve"> (Figure 1)</w:t>
      </w:r>
      <w:r w:rsidR="00173A29" w:rsidRPr="006057CE">
        <w:t xml:space="preserve"> </w:t>
      </w:r>
      <w:r w:rsidR="00DB060A" w:rsidRPr="006057CE">
        <w:fldChar w:fldCharType="begin">
          <w:fldData xml:space="preserve">PEVuZE5vdGU+PENpdGU+PEF1dGhvcj5EaWV0ejwvQXV0aG9yPjxZZWFyPjIwMTk8L1llYXI+PFJl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</w:fldData>
        </w:fldChar>
      </w:r>
      <w:r w:rsidR="007B75BD">
        <w:instrText xml:space="preserve"> ADDIN EN.CITE </w:instrText>
      </w:r>
      <w:r w:rsidR="007B75BD">
        <w:fldChar w:fldCharType="begin">
          <w:fldData xml:space="preserve">PEVuZE5vdGU+PENpdGU+PEF1dGhvcj5EaWV0ejwvQXV0aG9yPjxZZWFyPjIwMTk8L1llYXI+PFJl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</w:fldData>
        </w:fldChar>
      </w:r>
      <w:r w:rsidR="007B75BD">
        <w:instrText xml:space="preserve"> ADDIN EN.CITE.DATA </w:instrText>
      </w:r>
      <w:r w:rsidR="007B75BD">
        <w:fldChar w:fldCharType="end"/>
      </w:r>
      <w:r w:rsidR="00DB060A" w:rsidRPr="006057CE">
        <w:fldChar w:fldCharType="separate"/>
      </w:r>
      <w:r w:rsidR="007B75BD" w:rsidRPr="007B75BD">
        <w:rPr>
          <w:noProof/>
          <w:vertAlign w:val="superscript"/>
        </w:rPr>
        <w:t>8,10</w:t>
      </w:r>
      <w:r w:rsidR="00DB060A" w:rsidRPr="006057CE">
        <w:fldChar w:fldCharType="end"/>
      </w:r>
      <w:r w:rsidR="00DB060A" w:rsidRPr="006057CE">
        <w:t xml:space="preserve">. </w:t>
      </w:r>
      <w:r w:rsidR="00173A29" w:rsidRPr="006057CE">
        <w:t xml:space="preserve">This food web magnification </w:t>
      </w:r>
      <w:r w:rsidR="000F5CA9" w:rsidRPr="006057CE">
        <w:t xml:space="preserve">not only threatens polar bears, but importantly puts </w:t>
      </w:r>
      <w:r w:rsidR="003A14E3" w:rsidRPr="006057CE">
        <w:t xml:space="preserve">local </w:t>
      </w:r>
      <w:r w:rsidR="00C5332F" w:rsidRPr="006057CE">
        <w:t>Inuit</w:t>
      </w:r>
      <w:r w:rsidR="003A14E3" w:rsidRPr="006057CE">
        <w:t xml:space="preserve"> communities </w:t>
      </w:r>
      <w:r w:rsidR="000F5CA9" w:rsidRPr="006057CE">
        <w:t>at even higher risk due to their traditional diet of country foods</w:t>
      </w:r>
      <w:r w:rsidR="00EC708D" w:rsidRPr="006057CE">
        <w:t xml:space="preserve"> </w:t>
      </w:r>
      <w:r w:rsidR="003A14E3" w:rsidRPr="006057CE">
        <w:t xml:space="preserve">including </w:t>
      </w:r>
      <w:r w:rsidR="008A62CA" w:rsidRPr="006057CE">
        <w:t xml:space="preserve">polar bears, seals, toothed </w:t>
      </w:r>
      <w:r w:rsidR="00F823C0" w:rsidRPr="006057CE">
        <w:t>whales,</w:t>
      </w:r>
      <w:r w:rsidR="008A62CA" w:rsidRPr="006057CE">
        <w:t xml:space="preserve"> and other </w:t>
      </w:r>
      <w:r w:rsidR="0079426A" w:rsidRPr="006057CE">
        <w:t xml:space="preserve">marine </w:t>
      </w:r>
      <w:r w:rsidR="000F5CA9" w:rsidRPr="006057CE">
        <w:t>species</w:t>
      </w:r>
      <w:r w:rsidR="009C6345" w:rsidRPr="006057CE">
        <w:t xml:space="preserve"> </w:t>
      </w:r>
      <w:r w:rsidR="00DB060A" w:rsidRPr="006057CE">
        <w:fldChar w:fldCharType="begin">
          <w:fldData xml:space="preserve">PEVuZE5vdGU+PENpdGU+PEF1dGhvcj5EaWV0ejwvQXV0aG9yPjxZZWFyPjIwMTk8L1llYXI+PFJl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</w:fldData>
        </w:fldChar>
      </w:r>
      <w:r w:rsidR="007B75BD">
        <w:instrText xml:space="preserve"> ADDIN EN.CITE </w:instrText>
      </w:r>
      <w:r w:rsidR="007B75BD">
        <w:fldChar w:fldCharType="begin">
          <w:fldData xml:space="preserve">PEVuZE5vdGU+PENpdGU+PEF1dGhvcj5EaWV0ejwvQXV0aG9yPjxZZWFyPjIwMTk8L1llYXI+PFJl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</w:fldData>
        </w:fldChar>
      </w:r>
      <w:r w:rsidR="007B75BD">
        <w:instrText xml:space="preserve"> ADDIN EN.CITE.DATA </w:instrText>
      </w:r>
      <w:r w:rsidR="007B75BD">
        <w:fldChar w:fldCharType="end"/>
      </w:r>
      <w:r w:rsidR="00DB060A" w:rsidRPr="006057CE">
        <w:fldChar w:fldCharType="separate"/>
      </w:r>
      <w:r w:rsidR="007B75BD" w:rsidRPr="007B75BD">
        <w:rPr>
          <w:noProof/>
          <w:vertAlign w:val="superscript"/>
        </w:rPr>
        <w:t>10,26</w:t>
      </w:r>
      <w:r w:rsidR="00DB060A" w:rsidRPr="006057CE">
        <w:fldChar w:fldCharType="end"/>
      </w:r>
      <w:r w:rsidR="00DB060A" w:rsidRPr="006057CE">
        <w:t xml:space="preserve">. </w:t>
      </w:r>
      <w:r w:rsidR="000120D7" w:rsidRPr="006057CE">
        <w:t xml:space="preserve">A recent </w:t>
      </w:r>
      <w:r w:rsidR="00167E86" w:rsidRPr="006057CE">
        <w:t>review of</w:t>
      </w:r>
      <w:r w:rsidR="000120D7" w:rsidRPr="006057CE">
        <w:t xml:space="preserve"> regional concentration and profile differences </w:t>
      </w:r>
      <w:r w:rsidR="00167E86" w:rsidRPr="006057CE">
        <w:t>across the</w:t>
      </w:r>
      <w:r w:rsidR="000120D7" w:rsidRPr="006057CE">
        <w:t xml:space="preserve"> circumpolar Arctic </w:t>
      </w:r>
      <w:r w:rsidR="00167E86" w:rsidRPr="006057CE">
        <w:t>show the</w:t>
      </w:r>
      <w:r w:rsidR="000120D7" w:rsidRPr="006057CE">
        <w:t xml:space="preserve"> highest</w:t>
      </w:r>
      <w:r w:rsidR="000B5731" w:rsidRPr="006057CE">
        <w:t xml:space="preserve"> PFAS</w:t>
      </w:r>
      <w:r w:rsidR="000120D7" w:rsidRPr="006057CE">
        <w:t xml:space="preserve"> level</w:t>
      </w:r>
      <w:r w:rsidR="000B5731" w:rsidRPr="006057CE">
        <w:t>s</w:t>
      </w:r>
      <w:r w:rsidR="000120D7" w:rsidRPr="006057CE">
        <w:t xml:space="preserve"> in Greenland</w:t>
      </w:r>
      <w:r w:rsidR="00167E86" w:rsidRPr="006057CE">
        <w:t xml:space="preserve"> </w:t>
      </w:r>
      <w:r w:rsidR="00E779BE" w:rsidRPr="006057CE">
        <w:t xml:space="preserve">men increasing with age during 2010-2020 </w:t>
      </w:r>
      <w:r w:rsidR="000B5731" w:rsidRPr="006057CE">
        <w:fldChar w:fldCharType="begin"/>
      </w:r>
      <w:r w:rsidR="007B75BD">
        <w:instrText xml:space="preserve"> ADDIN EN.CITE &lt;EndNote&gt;&lt;Cite&gt;&lt;Author&gt;Bonefeld-Jørgensen&lt;/Author&gt;&lt;Year&gt;2023&lt;/Year&gt;&lt;RecNum&gt;2074&lt;/RecNum&gt;&lt;DisplayText&gt;&lt;style face="superscript"&gt;27&lt;/style&gt;&lt;/DisplayText&gt;&lt;record&gt;&lt;rec-number&gt;2074&lt;/rec-number&gt;&lt;foreign-keys&gt;&lt;key app="EN" db-id="dp5vpepp4se5zdezzz1xdezkrsftef92wfdx" timestamp="1722429626"&gt;2074&lt;/key&gt;&lt;/foreign-keys&gt;&lt;ref-type name="Book"&gt;6&lt;/ref-type&gt;&lt;contributors&gt;&lt;authors&gt;&lt;author&gt;Bonefeld-Jørgensen, EC&lt;/author&gt;&lt;/authors&gt;&lt;/contributors&gt;&lt;titles&gt;&lt;title&gt;Perfluoroalkyl Substances in the Circumpolar Arctic and Northern Populations&lt;/title&gt;&lt;/titles&gt;&lt;pages&gt;1&lt;/pages&gt;&lt;volume&gt;8&lt;/volume&gt;&lt;number&gt;4&lt;/number&gt;&lt;dates&gt;&lt;year&gt;2023&lt;/year&gt;&lt;/dates&gt;&lt;urls&gt;&lt;related-urls&gt;&lt;url&gt;https://pure.au.dk/portal/en/publications/d94a5b06-a749-46ff-8624-dee3910f0c6b&lt;/url&gt;&lt;url&gt;https://doi.org/10.23880/act-16000286&lt;/url&gt;&lt;/related-urls&gt;&lt;/urls&gt;&lt;language&gt;English&lt;/language&gt;&lt;/record&gt;&lt;/Cite&gt;&lt;/EndNote&gt;</w:instrText>
      </w:r>
      <w:r w:rsidR="000B5731" w:rsidRPr="006057CE">
        <w:fldChar w:fldCharType="separate"/>
      </w:r>
      <w:r w:rsidR="007B75BD" w:rsidRPr="007B75BD">
        <w:rPr>
          <w:noProof/>
          <w:vertAlign w:val="superscript"/>
        </w:rPr>
        <w:t>27</w:t>
      </w:r>
      <w:r w:rsidR="000B5731" w:rsidRPr="006057CE">
        <w:fldChar w:fldCharType="end"/>
      </w:r>
      <w:r w:rsidR="000B5731" w:rsidRPr="006057CE">
        <w:t xml:space="preserve">. </w:t>
      </w:r>
      <w:r w:rsidR="00E779BE" w:rsidRPr="006057CE">
        <w:t xml:space="preserve">In addition, concentrations of </w:t>
      </w:r>
      <w:r w:rsidR="000120D7" w:rsidRPr="006057CE">
        <w:t xml:space="preserve">regulated PFAS </w:t>
      </w:r>
      <w:r w:rsidR="00CF01AD">
        <w:t xml:space="preserve">under the Stockholm Convention </w:t>
      </w:r>
      <w:r w:rsidR="00167E86" w:rsidRPr="006057CE">
        <w:t xml:space="preserve">including </w:t>
      </w:r>
      <w:r w:rsidR="007B5AA5" w:rsidRPr="006057CE">
        <w:t>PFOS</w:t>
      </w:r>
      <w:r w:rsidR="000120D7" w:rsidRPr="006057CE">
        <w:t>, perfluoro-octanoate</w:t>
      </w:r>
      <w:r w:rsidR="007B5AA5" w:rsidRPr="006057CE">
        <w:t xml:space="preserve"> (PFOA) and</w:t>
      </w:r>
      <w:r w:rsidR="000120D7" w:rsidRPr="006057CE">
        <w:t xml:space="preserve"> </w:t>
      </w:r>
      <w:proofErr w:type="spellStart"/>
      <w:r w:rsidR="000120D7" w:rsidRPr="006057CE">
        <w:t>perfluorohexane</w:t>
      </w:r>
      <w:proofErr w:type="spellEnd"/>
      <w:r w:rsidR="000120D7" w:rsidRPr="006057CE">
        <w:t xml:space="preserve"> sulfonate</w:t>
      </w:r>
      <w:r w:rsidR="00167E86" w:rsidRPr="006057CE">
        <w:t xml:space="preserve"> </w:t>
      </w:r>
      <w:r w:rsidR="007B5AA5" w:rsidRPr="006057CE">
        <w:t>(</w:t>
      </w:r>
      <w:proofErr w:type="spellStart"/>
      <w:r w:rsidR="007B5AA5" w:rsidRPr="006057CE">
        <w:t>PFHxS</w:t>
      </w:r>
      <w:proofErr w:type="spellEnd"/>
      <w:r w:rsidR="007B5AA5" w:rsidRPr="006057CE">
        <w:t xml:space="preserve">) </w:t>
      </w:r>
      <w:r w:rsidR="000120D7" w:rsidRPr="006057CE">
        <w:t>decrease</w:t>
      </w:r>
      <w:r w:rsidR="00E779BE" w:rsidRPr="006057CE">
        <w:t>d</w:t>
      </w:r>
      <w:r w:rsidR="000120D7" w:rsidRPr="006057CE">
        <w:t xml:space="preserve"> </w:t>
      </w:r>
      <w:r w:rsidR="00E779BE" w:rsidRPr="006057CE">
        <w:t xml:space="preserve">while </w:t>
      </w:r>
      <w:r w:rsidR="000120D7" w:rsidRPr="006057CE">
        <w:t xml:space="preserve">unregulated PFAS </w:t>
      </w:r>
      <w:r w:rsidR="00167E86" w:rsidRPr="006057CE">
        <w:t xml:space="preserve">including </w:t>
      </w:r>
      <w:proofErr w:type="spellStart"/>
      <w:r w:rsidR="000120D7" w:rsidRPr="006057CE">
        <w:t>perfluorononanoic</w:t>
      </w:r>
      <w:proofErr w:type="spellEnd"/>
      <w:r w:rsidR="000120D7" w:rsidRPr="006057CE">
        <w:t xml:space="preserve"> acid</w:t>
      </w:r>
      <w:r w:rsidR="00E61719" w:rsidRPr="006057CE">
        <w:t xml:space="preserve"> (PFNA)</w:t>
      </w:r>
      <w:r w:rsidR="000120D7" w:rsidRPr="006057CE">
        <w:t xml:space="preserve">, </w:t>
      </w:r>
      <w:proofErr w:type="spellStart"/>
      <w:r w:rsidR="000120D7" w:rsidRPr="006057CE">
        <w:t>perfluorodecanoic</w:t>
      </w:r>
      <w:proofErr w:type="spellEnd"/>
      <w:r w:rsidR="000120D7" w:rsidRPr="006057CE">
        <w:t xml:space="preserve"> acid</w:t>
      </w:r>
      <w:r w:rsidR="000C5153" w:rsidRPr="006057CE">
        <w:t xml:space="preserve"> (PFDA) and</w:t>
      </w:r>
      <w:r w:rsidR="000120D7" w:rsidRPr="006057CE">
        <w:t xml:space="preserve"> </w:t>
      </w:r>
      <w:proofErr w:type="spellStart"/>
      <w:r w:rsidR="000120D7" w:rsidRPr="006057CE">
        <w:t>perfluoroundecanoic</w:t>
      </w:r>
      <w:proofErr w:type="spellEnd"/>
      <w:r w:rsidR="000120D7" w:rsidRPr="006057CE">
        <w:t xml:space="preserve"> acid</w:t>
      </w:r>
      <w:r w:rsidR="00167E86" w:rsidRPr="006057CE">
        <w:t xml:space="preserve"> </w:t>
      </w:r>
      <w:r w:rsidR="000C5153" w:rsidRPr="006057CE">
        <w:t>(</w:t>
      </w:r>
      <w:proofErr w:type="spellStart"/>
      <w:r w:rsidR="000C5153" w:rsidRPr="006057CE">
        <w:t>PFUnDA</w:t>
      </w:r>
      <w:proofErr w:type="spellEnd"/>
      <w:r w:rsidR="000C5153" w:rsidRPr="006057CE">
        <w:t>)</w:t>
      </w:r>
      <w:r w:rsidR="004E583D">
        <w:t>,</w:t>
      </w:r>
      <w:r w:rsidR="000C5153" w:rsidRPr="006057CE">
        <w:t xml:space="preserve"> </w:t>
      </w:r>
      <w:r w:rsidR="00E779BE" w:rsidRPr="006057CE">
        <w:t>increased during the study period</w:t>
      </w:r>
      <w:r w:rsidR="000B5731" w:rsidRPr="006057CE">
        <w:t>.</w:t>
      </w:r>
      <w:r w:rsidR="000120D7" w:rsidRPr="006057CE">
        <w:t xml:space="preserve"> </w:t>
      </w:r>
    </w:p>
    <w:p w14:paraId="407D0734" w14:textId="046177E1" w:rsidR="00DB060A" w:rsidRPr="006057CE" w:rsidRDefault="00527A6F" w:rsidP="00E44AD9">
      <w:pPr>
        <w:pStyle w:val="pf0"/>
        <w:spacing w:before="0" w:beforeAutospacing="0" w:after="0" w:afterAutospacing="0" w:line="360" w:lineRule="auto"/>
        <w:ind w:firstLine="284"/>
        <w:jc w:val="both"/>
        <w:rPr>
          <w:bCs/>
          <w:lang w:val="en-US"/>
        </w:rPr>
      </w:pPr>
      <w:r w:rsidRPr="006057CE">
        <w:rPr>
          <w:rStyle w:val="cf01"/>
          <w:rFonts w:ascii="Times New Roman" w:hAnsi="Times New Roman" w:cs="Times New Roman"/>
          <w:sz w:val="24"/>
          <w:szCs w:val="24"/>
          <w:lang w:val="en-US"/>
        </w:rPr>
        <w:t>Here we combine time-trend data (2006-2020)</w:t>
      </w:r>
      <w:r w:rsidR="005B4E65" w:rsidRPr="006057CE">
        <w:rPr>
          <w:rStyle w:val="cf01"/>
          <w:rFonts w:ascii="Times New Roman" w:hAnsi="Times New Roman" w:cs="Times New Roman"/>
          <w:sz w:val="24"/>
          <w:szCs w:val="24"/>
          <w:lang w:val="en-US"/>
        </w:rPr>
        <w:t xml:space="preserve"> as well as</w:t>
      </w:r>
      <w:r w:rsidR="00C36BEB" w:rsidRPr="006057CE">
        <w:rPr>
          <w:rStyle w:val="cf01"/>
          <w:rFonts w:ascii="Times New Roman" w:hAnsi="Times New Roman" w:cs="Times New Roman"/>
          <w:sz w:val="24"/>
          <w:szCs w:val="24"/>
          <w:lang w:val="en-US"/>
        </w:rPr>
        <w:t xml:space="preserve"> future projections</w:t>
      </w:r>
      <w:r w:rsidRPr="006057CE">
        <w:rPr>
          <w:rStyle w:val="cf01"/>
          <w:rFonts w:ascii="Times New Roman" w:hAnsi="Times New Roman" w:cs="Times New Roman"/>
          <w:sz w:val="24"/>
          <w:szCs w:val="24"/>
          <w:lang w:val="en-US"/>
        </w:rPr>
        <w:t xml:space="preserve"> of PFAS tissue levels in polar bears and ringed seals</w:t>
      </w:r>
      <w:r w:rsidR="00C36BEB" w:rsidRPr="006057CE">
        <w:rPr>
          <w:rStyle w:val="cf01"/>
          <w:rFonts w:ascii="Times New Roman" w:hAnsi="Times New Roman" w:cs="Times New Roman"/>
          <w:sz w:val="24"/>
          <w:szCs w:val="24"/>
          <w:lang w:val="en-US"/>
        </w:rPr>
        <w:t xml:space="preserve"> (</w:t>
      </w:r>
      <w:r w:rsidR="00C36BEB" w:rsidRPr="006057CE">
        <w:rPr>
          <w:rStyle w:val="cf01"/>
          <w:rFonts w:ascii="Times New Roman" w:hAnsi="Times New Roman" w:cs="Times New Roman"/>
          <w:i/>
          <w:iCs/>
          <w:sz w:val="24"/>
          <w:szCs w:val="24"/>
          <w:lang w:val="en-US"/>
        </w:rPr>
        <w:t>Pusa hispida</w:t>
      </w:r>
      <w:r w:rsidR="00C36BEB" w:rsidRPr="006057CE">
        <w:rPr>
          <w:rStyle w:val="cf01"/>
          <w:rFonts w:ascii="Times New Roman" w:hAnsi="Times New Roman" w:cs="Times New Roman"/>
          <w:sz w:val="24"/>
          <w:szCs w:val="24"/>
          <w:lang w:val="en-US"/>
        </w:rPr>
        <w:t>)</w:t>
      </w:r>
      <w:r w:rsidRPr="006057CE">
        <w:rPr>
          <w:rStyle w:val="cf01"/>
          <w:rFonts w:ascii="Times New Roman" w:hAnsi="Times New Roman" w:cs="Times New Roman"/>
          <w:sz w:val="24"/>
          <w:szCs w:val="24"/>
          <w:lang w:val="en-US"/>
        </w:rPr>
        <w:t xml:space="preserve"> with food intake data from Inuit in </w:t>
      </w:r>
      <w:r w:rsidR="00C36BEB" w:rsidRPr="006057CE">
        <w:rPr>
          <w:rStyle w:val="cf01"/>
          <w:rFonts w:ascii="Times New Roman" w:hAnsi="Times New Roman" w:cs="Times New Roman"/>
          <w:sz w:val="24"/>
          <w:szCs w:val="24"/>
          <w:lang w:val="en-US"/>
        </w:rPr>
        <w:t>Ittoq</w:t>
      </w:r>
      <w:r w:rsidR="001F6515" w:rsidRPr="006057CE">
        <w:rPr>
          <w:rStyle w:val="cf01"/>
          <w:rFonts w:ascii="Times New Roman" w:hAnsi="Times New Roman" w:cs="Times New Roman"/>
          <w:sz w:val="24"/>
          <w:szCs w:val="24"/>
          <w:lang w:val="en-US"/>
        </w:rPr>
        <w:t>q</w:t>
      </w:r>
      <w:r w:rsidR="00C36BEB" w:rsidRPr="006057CE">
        <w:rPr>
          <w:rStyle w:val="cf01"/>
          <w:rFonts w:ascii="Times New Roman" w:hAnsi="Times New Roman" w:cs="Times New Roman"/>
          <w:sz w:val="24"/>
          <w:szCs w:val="24"/>
          <w:lang w:val="en-US"/>
        </w:rPr>
        <w:t>ortoormiit</w:t>
      </w:r>
      <w:r w:rsidR="001F6515" w:rsidRPr="006057CE">
        <w:rPr>
          <w:rStyle w:val="cf01"/>
          <w:rFonts w:ascii="Times New Roman" w:hAnsi="Times New Roman" w:cs="Times New Roman"/>
          <w:sz w:val="24"/>
          <w:szCs w:val="24"/>
          <w:lang w:val="en-US"/>
        </w:rPr>
        <w:t xml:space="preserve"> (Scoresby Sound), Central </w:t>
      </w:r>
      <w:r w:rsidRPr="006057CE">
        <w:rPr>
          <w:rStyle w:val="cf01"/>
          <w:rFonts w:ascii="Times New Roman" w:hAnsi="Times New Roman" w:cs="Times New Roman"/>
          <w:sz w:val="24"/>
          <w:szCs w:val="24"/>
          <w:lang w:val="en-US"/>
        </w:rPr>
        <w:t xml:space="preserve">East Greenland to characterize exposure and risk of adverse health effects to this population. </w:t>
      </w:r>
      <w:r w:rsidR="004668FD" w:rsidRPr="006057CE">
        <w:rPr>
          <w:rStyle w:val="cf01"/>
          <w:rFonts w:ascii="Times New Roman" w:hAnsi="Times New Roman" w:cs="Times New Roman"/>
          <w:sz w:val="24"/>
          <w:szCs w:val="24"/>
          <w:lang w:val="en-US"/>
        </w:rPr>
        <w:t>We aim to</w:t>
      </w:r>
      <w:r w:rsidRPr="006057CE">
        <w:rPr>
          <w:rStyle w:val="cf01"/>
          <w:rFonts w:ascii="Times New Roman" w:hAnsi="Times New Roman" w:cs="Times New Roman"/>
          <w:sz w:val="24"/>
          <w:szCs w:val="24"/>
          <w:lang w:val="en-US"/>
        </w:rPr>
        <w:t xml:space="preserve"> 1) </w:t>
      </w:r>
      <w:r w:rsidR="00E07CF7" w:rsidRPr="006057CE">
        <w:rPr>
          <w:rStyle w:val="cf01"/>
          <w:rFonts w:ascii="Times New Roman" w:hAnsi="Times New Roman" w:cs="Times New Roman"/>
          <w:sz w:val="24"/>
          <w:szCs w:val="24"/>
          <w:lang w:val="en-US"/>
        </w:rPr>
        <w:t xml:space="preserve">determine the </w:t>
      </w:r>
      <w:r w:rsidR="00CD04C1" w:rsidRPr="006057CE">
        <w:rPr>
          <w:rStyle w:val="cf01"/>
          <w:rFonts w:ascii="Times New Roman" w:hAnsi="Times New Roman" w:cs="Times New Roman"/>
          <w:sz w:val="24"/>
          <w:szCs w:val="24"/>
          <w:lang w:val="en-US"/>
        </w:rPr>
        <w:t>biomagnification</w:t>
      </w:r>
      <w:r w:rsidR="005C72C0" w:rsidRPr="006057CE">
        <w:rPr>
          <w:rStyle w:val="cf01"/>
          <w:rFonts w:ascii="Times New Roman" w:hAnsi="Times New Roman" w:cs="Times New Roman"/>
          <w:sz w:val="24"/>
          <w:szCs w:val="24"/>
          <w:lang w:val="en-US"/>
        </w:rPr>
        <w:t xml:space="preserve"> </w:t>
      </w:r>
      <w:r w:rsidR="00E07CF7" w:rsidRPr="006057CE">
        <w:rPr>
          <w:rStyle w:val="cf01"/>
          <w:rFonts w:ascii="Times New Roman" w:hAnsi="Times New Roman" w:cs="Times New Roman"/>
          <w:sz w:val="24"/>
          <w:szCs w:val="24"/>
          <w:lang w:val="en-US"/>
        </w:rPr>
        <w:t xml:space="preserve">of PFAS </w:t>
      </w:r>
      <w:r w:rsidR="003E2E7F" w:rsidRPr="006057CE">
        <w:rPr>
          <w:rStyle w:val="cf01"/>
          <w:rFonts w:ascii="Times New Roman" w:hAnsi="Times New Roman" w:cs="Times New Roman"/>
          <w:sz w:val="24"/>
          <w:szCs w:val="24"/>
          <w:lang w:val="en-US"/>
        </w:rPr>
        <w:t>along the human food chain</w:t>
      </w:r>
      <w:r w:rsidR="009D7CEB" w:rsidRPr="006057CE">
        <w:rPr>
          <w:rStyle w:val="cf01"/>
          <w:rFonts w:ascii="Times New Roman" w:hAnsi="Times New Roman" w:cs="Times New Roman"/>
          <w:sz w:val="24"/>
          <w:szCs w:val="24"/>
          <w:lang w:val="en-US"/>
        </w:rPr>
        <w:t xml:space="preserve"> including ringed seals and polar bears</w:t>
      </w:r>
      <w:r w:rsidR="003E2E7F" w:rsidRPr="006057CE">
        <w:rPr>
          <w:rStyle w:val="cf01"/>
          <w:rFonts w:ascii="Times New Roman" w:hAnsi="Times New Roman" w:cs="Times New Roman"/>
          <w:sz w:val="24"/>
          <w:szCs w:val="24"/>
          <w:lang w:val="en-US"/>
        </w:rPr>
        <w:t xml:space="preserve">, 2) </w:t>
      </w:r>
      <w:r w:rsidR="00DB12B7" w:rsidRPr="006057CE">
        <w:rPr>
          <w:rStyle w:val="cf01"/>
          <w:rFonts w:ascii="Times New Roman" w:hAnsi="Times New Roman" w:cs="Times New Roman"/>
          <w:sz w:val="24"/>
          <w:szCs w:val="24"/>
          <w:lang w:val="en-US"/>
        </w:rPr>
        <w:t xml:space="preserve">estimate the </w:t>
      </w:r>
      <w:r w:rsidR="00DD78BA" w:rsidRPr="006057CE">
        <w:rPr>
          <w:rStyle w:val="cf01"/>
          <w:rFonts w:ascii="Times New Roman" w:hAnsi="Times New Roman" w:cs="Times New Roman"/>
          <w:sz w:val="24"/>
          <w:szCs w:val="24"/>
          <w:lang w:val="en-US"/>
        </w:rPr>
        <w:t xml:space="preserve">individual and </w:t>
      </w:r>
      <w:r w:rsidR="00E07CF7" w:rsidRPr="006057CE">
        <w:rPr>
          <w:rStyle w:val="cf01"/>
          <w:rFonts w:ascii="Times New Roman" w:hAnsi="Times New Roman" w:cs="Times New Roman"/>
          <w:sz w:val="24"/>
          <w:szCs w:val="24"/>
          <w:lang w:val="en-US"/>
        </w:rPr>
        <w:t xml:space="preserve">community </w:t>
      </w:r>
      <w:r w:rsidR="009D7CEB" w:rsidRPr="006057CE">
        <w:rPr>
          <w:rStyle w:val="cf01"/>
          <w:rFonts w:ascii="Times New Roman" w:hAnsi="Times New Roman" w:cs="Times New Roman"/>
          <w:sz w:val="24"/>
          <w:szCs w:val="24"/>
          <w:lang w:val="en-US"/>
        </w:rPr>
        <w:t xml:space="preserve">exposure </w:t>
      </w:r>
      <w:r w:rsidR="00E07CF7" w:rsidRPr="006057CE">
        <w:rPr>
          <w:rStyle w:val="cf01"/>
          <w:rFonts w:ascii="Times New Roman" w:hAnsi="Times New Roman" w:cs="Times New Roman"/>
          <w:sz w:val="24"/>
          <w:szCs w:val="24"/>
          <w:lang w:val="en-US"/>
        </w:rPr>
        <w:t xml:space="preserve">to PFAS </w:t>
      </w:r>
      <w:r w:rsidR="009D7CEB" w:rsidRPr="006057CE">
        <w:rPr>
          <w:rStyle w:val="cf01"/>
          <w:rFonts w:ascii="Times New Roman" w:hAnsi="Times New Roman" w:cs="Times New Roman"/>
          <w:sz w:val="24"/>
          <w:szCs w:val="24"/>
          <w:lang w:val="en-US"/>
        </w:rPr>
        <w:t xml:space="preserve">and </w:t>
      </w:r>
      <w:r w:rsidR="00E07CF7" w:rsidRPr="006057CE">
        <w:rPr>
          <w:rStyle w:val="cf01"/>
          <w:rFonts w:ascii="Times New Roman" w:hAnsi="Times New Roman" w:cs="Times New Roman"/>
          <w:sz w:val="24"/>
          <w:szCs w:val="24"/>
          <w:lang w:val="en-US"/>
        </w:rPr>
        <w:t xml:space="preserve">their </w:t>
      </w:r>
      <w:r w:rsidR="009D7CEB" w:rsidRPr="006057CE">
        <w:rPr>
          <w:rStyle w:val="cf01"/>
          <w:rFonts w:ascii="Times New Roman" w:hAnsi="Times New Roman" w:cs="Times New Roman"/>
          <w:sz w:val="24"/>
          <w:szCs w:val="24"/>
          <w:lang w:val="en-US"/>
        </w:rPr>
        <w:t xml:space="preserve">associated </w:t>
      </w:r>
      <w:r w:rsidR="00E07CF7" w:rsidRPr="006057CE">
        <w:rPr>
          <w:rStyle w:val="cf01"/>
          <w:rFonts w:ascii="Times New Roman" w:hAnsi="Times New Roman" w:cs="Times New Roman"/>
          <w:sz w:val="24"/>
          <w:szCs w:val="24"/>
          <w:lang w:val="en-US"/>
        </w:rPr>
        <w:t xml:space="preserve">risks for adverse </w:t>
      </w:r>
      <w:r w:rsidR="00DB12B7" w:rsidRPr="006057CE">
        <w:rPr>
          <w:rStyle w:val="cf01"/>
          <w:rFonts w:ascii="Times New Roman" w:hAnsi="Times New Roman" w:cs="Times New Roman"/>
          <w:sz w:val="24"/>
          <w:szCs w:val="24"/>
          <w:lang w:val="en-US"/>
        </w:rPr>
        <w:t xml:space="preserve">immune </w:t>
      </w:r>
      <w:r w:rsidR="00E07CF7" w:rsidRPr="006057CE">
        <w:rPr>
          <w:rStyle w:val="cf01"/>
          <w:rFonts w:ascii="Times New Roman" w:hAnsi="Times New Roman" w:cs="Times New Roman"/>
          <w:sz w:val="24"/>
          <w:szCs w:val="24"/>
          <w:lang w:val="en-US"/>
        </w:rPr>
        <w:t>response,</w:t>
      </w:r>
      <w:r w:rsidR="00DB12B7" w:rsidRPr="006057CE">
        <w:rPr>
          <w:rStyle w:val="cf01"/>
          <w:rFonts w:ascii="Times New Roman" w:hAnsi="Times New Roman" w:cs="Times New Roman"/>
          <w:sz w:val="24"/>
          <w:szCs w:val="24"/>
          <w:lang w:val="en-US"/>
        </w:rPr>
        <w:t xml:space="preserve"> and 3) </w:t>
      </w:r>
      <w:r w:rsidR="00E07CF7" w:rsidRPr="006057CE">
        <w:rPr>
          <w:rStyle w:val="cf01"/>
          <w:rFonts w:ascii="Times New Roman" w:hAnsi="Times New Roman" w:cs="Times New Roman"/>
          <w:sz w:val="24"/>
          <w:szCs w:val="24"/>
          <w:lang w:val="en-US"/>
        </w:rPr>
        <w:t xml:space="preserve">forecast future PFAS exposure in East Greenland Inuit over the next century to </w:t>
      </w:r>
      <w:r w:rsidR="00413EB1" w:rsidRPr="006057CE">
        <w:rPr>
          <w:bCs/>
          <w:lang w:val="en-US"/>
        </w:rPr>
        <w:t xml:space="preserve">estimate </w:t>
      </w:r>
      <w:r w:rsidR="00E07CF7" w:rsidRPr="006057CE">
        <w:rPr>
          <w:bCs/>
          <w:lang w:val="en-US"/>
        </w:rPr>
        <w:t>when prolonged risks for adverse immune effects fall below established toxicity guidelines</w:t>
      </w:r>
      <w:r w:rsidR="008B1E77" w:rsidRPr="006057CE">
        <w:rPr>
          <w:bCs/>
          <w:lang w:val="en-US"/>
        </w:rPr>
        <w:t>.</w:t>
      </w:r>
      <w:r w:rsidR="001500CA" w:rsidRPr="006057CE">
        <w:rPr>
          <w:bCs/>
          <w:lang w:val="en-US"/>
        </w:rPr>
        <w:t xml:space="preserve"> </w:t>
      </w:r>
    </w:p>
    <w:p w14:paraId="17069A15" w14:textId="77777777" w:rsidR="00EB7420" w:rsidRPr="006057CE" w:rsidRDefault="00EB7420" w:rsidP="00E44AD9">
      <w:pPr>
        <w:pStyle w:val="Paragraph"/>
        <w:spacing w:before="0" w:line="360" w:lineRule="auto"/>
        <w:ind w:firstLine="0"/>
      </w:pPr>
      <w:r w:rsidRPr="006057CE">
        <w:rPr>
          <w:noProof/>
        </w:rPr>
        <w:lastRenderedPageBreak/>
        <w:drawing>
          <wp:inline distT="0" distB="0" distL="0" distR="0" wp14:anchorId="23C71E09" wp14:editId="28D7FD89">
            <wp:extent cx="6137910" cy="3040380"/>
            <wp:effectExtent l="0" t="0" r="0" b="7620"/>
            <wp:docPr id="362278542" name="Picture 1" descr="A close-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278542" name="Picture 1" descr="A close-up of a map&#10;&#10;Description automatically generated"/>
                    <pic:cNvPicPr/>
                  </pic:nvPicPr>
                  <pic:blipFill>
                    <a:blip r:embed="rId12"/>
                    <a:stretch>
                      <a:fillRect/>
                    </a:stretch>
                  </pic:blipFill>
                  <pic:spPr>
                    <a:xfrm>
                      <a:off x="0" y="0"/>
                      <a:ext cx="6137910" cy="3040380"/>
                    </a:xfrm>
                    <a:prstGeom prst="rect">
                      <a:avLst/>
                    </a:prstGeom>
                  </pic:spPr>
                </pic:pic>
              </a:graphicData>
            </a:graphic>
          </wp:inline>
        </w:drawing>
      </w:r>
    </w:p>
    <w:p w14:paraId="7351CA34" w14:textId="16038191" w:rsidR="00EB7420" w:rsidRPr="006057CE" w:rsidRDefault="00EB7420" w:rsidP="00E44AD9">
      <w:pPr>
        <w:pStyle w:val="Paragraph"/>
        <w:spacing w:before="0" w:line="360" w:lineRule="auto"/>
        <w:ind w:firstLine="0"/>
        <w:jc w:val="both"/>
      </w:pPr>
      <w:r w:rsidRPr="006057CE">
        <w:rPr>
          <w:b/>
          <w:bCs/>
        </w:rPr>
        <w:t>Figure 1.</w:t>
      </w:r>
      <w:r w:rsidRPr="006057CE">
        <w:t xml:space="preserve"> Circumpolar mapping showing the study location of </w:t>
      </w:r>
      <w:r w:rsidRPr="006057CE">
        <w:rPr>
          <w:bCs/>
        </w:rPr>
        <w:t>Ittoqqortoormiit</w:t>
      </w:r>
      <w:r w:rsidRPr="006057CE">
        <w:t xml:space="preserve"> community (yellow circle) and the dominating ocean and atmospheric transport routes (left), and the conceptual trophic transfer of PFOS in the Eastern Arctic marine food webs (right).</w:t>
      </w:r>
    </w:p>
    <w:p w14:paraId="2849252C" w14:textId="77777777" w:rsidR="00EB7420" w:rsidRPr="006057CE" w:rsidRDefault="00EB7420" w:rsidP="00E44AD9">
      <w:pPr>
        <w:pStyle w:val="pf0"/>
        <w:spacing w:before="0" w:beforeAutospacing="0" w:after="0" w:afterAutospacing="0" w:line="360" w:lineRule="auto"/>
        <w:ind w:firstLine="284"/>
        <w:jc w:val="both"/>
        <w:rPr>
          <w:lang w:val="en-US"/>
        </w:rPr>
      </w:pPr>
    </w:p>
    <w:p w14:paraId="4307D89E" w14:textId="1251E4FC" w:rsidR="00DB060A" w:rsidRPr="006057CE" w:rsidRDefault="00EF6333" w:rsidP="00E44AD9">
      <w:pPr>
        <w:pStyle w:val="Teaser"/>
        <w:spacing w:before="0" w:line="360" w:lineRule="auto"/>
        <w:jc w:val="both"/>
        <w:rPr>
          <w:b/>
        </w:rPr>
      </w:pPr>
      <w:r w:rsidRPr="006057CE">
        <w:rPr>
          <w:b/>
        </w:rPr>
        <w:t>Methods</w:t>
      </w:r>
    </w:p>
    <w:p w14:paraId="527DC7BB" w14:textId="1A31AB19" w:rsidR="007C0939" w:rsidRPr="006057CE" w:rsidRDefault="00DB060A" w:rsidP="00E44AD9">
      <w:pPr>
        <w:pStyle w:val="Paragraph"/>
        <w:spacing w:before="0" w:line="360" w:lineRule="auto"/>
        <w:ind w:firstLine="284"/>
        <w:jc w:val="both"/>
      </w:pPr>
      <w:bookmarkStart w:id="2" w:name="Age_determination"/>
      <w:bookmarkStart w:id="3" w:name="Chemical_analyses"/>
      <w:bookmarkStart w:id="4" w:name="PBPK_and_RQ_modelling"/>
      <w:bookmarkStart w:id="5" w:name="Results_and_discussion"/>
      <w:bookmarkStart w:id="6" w:name="Contaminant_loads"/>
      <w:bookmarkStart w:id="7" w:name="Materials_and_methods"/>
      <w:bookmarkStart w:id="8" w:name="Samples"/>
      <w:bookmarkEnd w:id="2"/>
      <w:bookmarkEnd w:id="3"/>
      <w:bookmarkEnd w:id="4"/>
      <w:bookmarkEnd w:id="5"/>
      <w:bookmarkEnd w:id="6"/>
      <w:bookmarkEnd w:id="7"/>
      <w:bookmarkEnd w:id="8"/>
      <w:r w:rsidRPr="006057CE">
        <w:rPr>
          <w:lang w:bidi="en-US"/>
        </w:rPr>
        <w:t>Muscle</w:t>
      </w:r>
      <w:r w:rsidR="008A404B" w:rsidRPr="006057CE">
        <w:rPr>
          <w:lang w:bidi="en-US"/>
        </w:rPr>
        <w:t xml:space="preserve"> and liver</w:t>
      </w:r>
      <w:r w:rsidRPr="006057CE">
        <w:rPr>
          <w:lang w:bidi="en-US"/>
        </w:rPr>
        <w:t xml:space="preserve"> tissue was sampled from polar bears </w:t>
      </w:r>
      <w:r w:rsidR="008A404B" w:rsidRPr="006057CE">
        <w:rPr>
          <w:lang w:bidi="en-US"/>
        </w:rPr>
        <w:t>(n=</w:t>
      </w:r>
      <w:r w:rsidR="007C02EC" w:rsidRPr="006057CE">
        <w:rPr>
          <w:lang w:bidi="en-US"/>
        </w:rPr>
        <w:t>95</w:t>
      </w:r>
      <w:r w:rsidR="008A404B" w:rsidRPr="006057CE">
        <w:rPr>
          <w:lang w:bidi="en-US"/>
        </w:rPr>
        <w:t xml:space="preserve">) </w:t>
      </w:r>
      <w:r w:rsidRPr="006057CE">
        <w:rPr>
          <w:lang w:bidi="en-US"/>
        </w:rPr>
        <w:t xml:space="preserve">and ringed seals </w:t>
      </w:r>
      <w:r w:rsidR="008A404B" w:rsidRPr="006057CE">
        <w:rPr>
          <w:lang w:bidi="en-US"/>
        </w:rPr>
        <w:t>(n=</w:t>
      </w:r>
      <w:r w:rsidR="007C02EC" w:rsidRPr="006057CE">
        <w:rPr>
          <w:lang w:bidi="en-US"/>
        </w:rPr>
        <w:t>52</w:t>
      </w:r>
      <w:r w:rsidR="008A404B" w:rsidRPr="006057CE">
        <w:rPr>
          <w:lang w:bidi="en-US"/>
        </w:rPr>
        <w:t xml:space="preserve">) </w:t>
      </w:r>
      <w:r w:rsidRPr="006057CE">
        <w:rPr>
          <w:lang w:bidi="en-US"/>
        </w:rPr>
        <w:t>of different age and sex</w:t>
      </w:r>
      <w:r w:rsidR="00483A3C" w:rsidRPr="006057CE">
        <w:rPr>
          <w:lang w:bidi="en-US"/>
        </w:rPr>
        <w:t xml:space="preserve"> collected in the period 2006-</w:t>
      </w:r>
      <w:r w:rsidR="00F05FA4" w:rsidRPr="006057CE">
        <w:rPr>
          <w:lang w:bidi="en-US"/>
        </w:rPr>
        <w:t>2020</w:t>
      </w:r>
      <w:r w:rsidR="00483A3C" w:rsidRPr="006057CE">
        <w:rPr>
          <w:lang w:bidi="en-US"/>
        </w:rPr>
        <w:t xml:space="preserve"> </w:t>
      </w:r>
      <w:r w:rsidR="00016566" w:rsidRPr="006057CE">
        <w:rPr>
          <w:lang w:bidi="en-US"/>
        </w:rPr>
        <w:t>as part of the</w:t>
      </w:r>
      <w:r w:rsidRPr="006057CE">
        <w:rPr>
          <w:lang w:bidi="en-US"/>
        </w:rPr>
        <w:t xml:space="preserve"> </w:t>
      </w:r>
      <w:r w:rsidR="00B255A0" w:rsidRPr="006057CE">
        <w:rPr>
          <w:lang w:bidi="en-US"/>
        </w:rPr>
        <w:t>Ittoqqortoormiit</w:t>
      </w:r>
      <w:r w:rsidR="00016566" w:rsidRPr="006057CE">
        <w:rPr>
          <w:lang w:bidi="en-US"/>
        </w:rPr>
        <w:t xml:space="preserve"> community </w:t>
      </w:r>
      <w:r w:rsidRPr="006057CE">
        <w:rPr>
          <w:lang w:bidi="en-US"/>
        </w:rPr>
        <w:t>subsistence harvest in East Greenland</w:t>
      </w:r>
      <w:r w:rsidR="008A43E5" w:rsidRPr="006057CE">
        <w:rPr>
          <w:lang w:bidi="en-US"/>
        </w:rPr>
        <w:t xml:space="preserve"> </w:t>
      </w:r>
      <w:r w:rsidRPr="006057CE">
        <w:rPr>
          <w:lang w:bidi="en-US"/>
        </w:rPr>
        <w:t>(</w:t>
      </w:r>
      <w:r w:rsidR="00915D73" w:rsidRPr="006057CE">
        <w:rPr>
          <w:lang w:bidi="en-US"/>
        </w:rPr>
        <w:t>T</w:t>
      </w:r>
      <w:r w:rsidRPr="006057CE">
        <w:rPr>
          <w:lang w:bidi="en-US"/>
        </w:rPr>
        <w:t>able</w:t>
      </w:r>
      <w:r w:rsidR="00AF5A57" w:rsidRPr="006057CE">
        <w:rPr>
          <w:lang w:bidi="en-US"/>
        </w:rPr>
        <w:t>s</w:t>
      </w:r>
      <w:r w:rsidRPr="006057CE">
        <w:rPr>
          <w:lang w:bidi="en-US"/>
        </w:rPr>
        <w:t xml:space="preserve"> S</w:t>
      </w:r>
      <w:r w:rsidR="00530FC9" w:rsidRPr="006057CE">
        <w:rPr>
          <w:lang w:bidi="en-US"/>
        </w:rPr>
        <w:t>1</w:t>
      </w:r>
      <w:r w:rsidR="007C4D60" w:rsidRPr="006057CE">
        <w:rPr>
          <w:lang w:bidi="en-US"/>
        </w:rPr>
        <w:t xml:space="preserve"> and S</w:t>
      </w:r>
      <w:r w:rsidR="00530FC9" w:rsidRPr="006057CE">
        <w:rPr>
          <w:lang w:bidi="en-US"/>
        </w:rPr>
        <w:t>2</w:t>
      </w:r>
      <w:r w:rsidRPr="006057CE">
        <w:rPr>
          <w:lang w:bidi="en-US"/>
        </w:rPr>
        <w:t xml:space="preserve">). </w:t>
      </w:r>
      <w:r w:rsidR="00E8245A" w:rsidRPr="006057CE">
        <w:rPr>
          <w:lang w:bidi="en-US"/>
        </w:rPr>
        <w:t>All</w:t>
      </w:r>
      <w:r w:rsidR="00C12C65" w:rsidRPr="006057CE">
        <w:rPr>
          <w:lang w:bidi="en-US"/>
        </w:rPr>
        <w:t xml:space="preserve"> polar bear</w:t>
      </w:r>
      <w:r w:rsidR="00E8245A" w:rsidRPr="006057CE">
        <w:rPr>
          <w:lang w:bidi="en-US"/>
        </w:rPr>
        <w:t xml:space="preserve"> tissue samples were </w:t>
      </w:r>
      <w:r w:rsidR="00445857" w:rsidRPr="006057CE">
        <w:rPr>
          <w:lang w:bidi="en-US"/>
        </w:rPr>
        <w:t xml:space="preserve">legally exported </w:t>
      </w:r>
      <w:r w:rsidR="00473494" w:rsidRPr="006057CE">
        <w:rPr>
          <w:lang w:bidi="en-US"/>
        </w:rPr>
        <w:t>using</w:t>
      </w:r>
      <w:r w:rsidR="00C12C65" w:rsidRPr="006057CE">
        <w:rPr>
          <w:lang w:bidi="en-US"/>
        </w:rPr>
        <w:t xml:space="preserve"> </w:t>
      </w:r>
      <w:r w:rsidR="00445857" w:rsidRPr="006057CE">
        <w:rPr>
          <w:lang w:bidi="en-US"/>
        </w:rPr>
        <w:t>IUCN CITES</w:t>
      </w:r>
      <w:r w:rsidR="00C12C65" w:rsidRPr="006057CE">
        <w:rPr>
          <w:lang w:bidi="en-US"/>
        </w:rPr>
        <w:t xml:space="preserve"> </w:t>
      </w:r>
      <w:r w:rsidR="00372467" w:rsidRPr="006057CE">
        <w:rPr>
          <w:lang w:bidi="en-US"/>
        </w:rPr>
        <w:t xml:space="preserve">export and import </w:t>
      </w:r>
      <w:r w:rsidR="00473494" w:rsidRPr="006057CE">
        <w:rPr>
          <w:lang w:bidi="en-US"/>
        </w:rPr>
        <w:t>permissions from Greenland to Denmark</w:t>
      </w:r>
      <w:r w:rsidR="00372467" w:rsidRPr="006057CE">
        <w:rPr>
          <w:lang w:bidi="en-US"/>
        </w:rPr>
        <w:t xml:space="preserve"> as outlined in Supplementary Information and</w:t>
      </w:r>
      <w:r w:rsidR="00445857" w:rsidRPr="006057CE">
        <w:rPr>
          <w:lang w:bidi="en-US"/>
        </w:rPr>
        <w:t xml:space="preserve"> </w:t>
      </w:r>
      <w:r w:rsidR="00E8245A" w:rsidRPr="006057CE">
        <w:rPr>
          <w:lang w:bidi="en-US"/>
        </w:rPr>
        <w:t>kept frozen until arrival at the Department</w:t>
      </w:r>
      <w:r w:rsidR="001574B9" w:rsidRPr="006057CE">
        <w:rPr>
          <w:lang w:bidi="en-US"/>
        </w:rPr>
        <w:t xml:space="preserve"> of </w:t>
      </w:r>
      <w:proofErr w:type="spellStart"/>
      <w:r w:rsidR="001574B9" w:rsidRPr="006057CE">
        <w:rPr>
          <w:lang w:bidi="en-US"/>
        </w:rPr>
        <w:t>Ecoscience</w:t>
      </w:r>
      <w:proofErr w:type="spellEnd"/>
      <w:r w:rsidR="00915D73" w:rsidRPr="006057CE">
        <w:rPr>
          <w:lang w:bidi="en-US"/>
        </w:rPr>
        <w:t>, Aarhus University (Roskilde)</w:t>
      </w:r>
      <w:r w:rsidR="001574B9" w:rsidRPr="006057CE">
        <w:rPr>
          <w:lang w:bidi="en-US"/>
        </w:rPr>
        <w:t>.</w:t>
      </w:r>
      <w:r w:rsidR="00E8245A" w:rsidRPr="006057CE">
        <w:rPr>
          <w:lang w:bidi="en-US"/>
        </w:rPr>
        <w:t xml:space="preserve"> </w:t>
      </w:r>
      <w:r w:rsidR="00140110" w:rsidRPr="006057CE">
        <w:rPr>
          <w:lang w:bidi="en-US"/>
        </w:rPr>
        <w:t xml:space="preserve">The concentration of </w:t>
      </w:r>
      <w:r w:rsidR="002071D5" w:rsidRPr="006057CE">
        <w:t>∑</w:t>
      </w:r>
      <w:r w:rsidR="002071D5" w:rsidRPr="006057CE">
        <w:rPr>
          <w:vertAlign w:val="subscript"/>
        </w:rPr>
        <w:t>4</w:t>
      </w:r>
      <w:r w:rsidR="002071D5" w:rsidRPr="006057CE">
        <w:t xml:space="preserve">PFAS </w:t>
      </w:r>
      <w:r w:rsidR="00E61719" w:rsidRPr="006057CE">
        <w:t>(</w:t>
      </w:r>
      <w:r w:rsidR="00441904" w:rsidRPr="006057CE">
        <w:t xml:space="preserve">PFOS, </w:t>
      </w:r>
      <w:r w:rsidR="007B5AA5" w:rsidRPr="006057CE">
        <w:t xml:space="preserve">PFOA, </w:t>
      </w:r>
      <w:proofErr w:type="spellStart"/>
      <w:r w:rsidR="007B5AA5" w:rsidRPr="006057CE">
        <w:t>PFHxS</w:t>
      </w:r>
      <w:proofErr w:type="spellEnd"/>
      <w:r w:rsidR="007B5AA5" w:rsidRPr="006057CE">
        <w:t xml:space="preserve"> and </w:t>
      </w:r>
      <w:r w:rsidR="00441904" w:rsidRPr="006057CE">
        <w:t>PFNA</w:t>
      </w:r>
      <w:r w:rsidR="00E61719" w:rsidRPr="006057CE">
        <w:t>)</w:t>
      </w:r>
      <w:r w:rsidR="00657ED2" w:rsidRPr="006057CE">
        <w:t xml:space="preserve"> </w:t>
      </w:r>
      <w:r w:rsidR="00140110" w:rsidRPr="006057CE">
        <w:rPr>
          <w:lang w:bidi="en-US"/>
        </w:rPr>
        <w:t xml:space="preserve">was analyzed </w:t>
      </w:r>
      <w:r w:rsidR="00140110" w:rsidRPr="006057CE">
        <w:t>at the Department of Environmental Science, Aarhus University, Roskilde, Denmark</w:t>
      </w:r>
      <w:r w:rsidR="0082401F" w:rsidRPr="006057CE">
        <w:t xml:space="preserve"> (</w:t>
      </w:r>
      <w:r w:rsidR="00F84F71" w:rsidRPr="006057CE">
        <w:t xml:space="preserve">See </w:t>
      </w:r>
      <w:r w:rsidR="0082401F" w:rsidRPr="006057CE">
        <w:t xml:space="preserve">Supplementary Information). </w:t>
      </w:r>
      <w:r w:rsidR="001D4E85" w:rsidRPr="006057CE">
        <w:rPr>
          <w:lang w:bidi="en-US"/>
        </w:rPr>
        <w:t>Sixteen</w:t>
      </w:r>
      <w:r w:rsidR="00915D73" w:rsidRPr="006057CE">
        <w:rPr>
          <w:lang w:bidi="en-US"/>
        </w:rPr>
        <w:t xml:space="preserve"> anonymous </w:t>
      </w:r>
      <w:r w:rsidR="006D6D08" w:rsidRPr="006057CE">
        <w:rPr>
          <w:lang w:bidi="en-US"/>
        </w:rPr>
        <w:t xml:space="preserve">inhabitants of </w:t>
      </w:r>
      <w:r w:rsidR="00B255A0" w:rsidRPr="006057CE">
        <w:rPr>
          <w:lang w:bidi="en-US"/>
        </w:rPr>
        <w:t>Ittoqqortoormiit</w:t>
      </w:r>
      <w:r w:rsidR="006D6D08" w:rsidRPr="006057CE">
        <w:rPr>
          <w:lang w:bidi="en-US"/>
        </w:rPr>
        <w:t xml:space="preserve"> (</w:t>
      </w:r>
      <w:r w:rsidR="00E616E0" w:rsidRPr="006057CE">
        <w:rPr>
          <w:lang w:bidi="en-US"/>
        </w:rPr>
        <w:t>8</w:t>
      </w:r>
      <w:r w:rsidR="006D6D08" w:rsidRPr="006057CE">
        <w:rPr>
          <w:lang w:bidi="en-US"/>
        </w:rPr>
        <w:t xml:space="preserve"> subsistence hunters and </w:t>
      </w:r>
      <w:r w:rsidR="00E616E0" w:rsidRPr="006057CE">
        <w:rPr>
          <w:lang w:bidi="en-US"/>
        </w:rPr>
        <w:t>8</w:t>
      </w:r>
      <w:r w:rsidR="006D6D08" w:rsidRPr="006057CE">
        <w:rPr>
          <w:lang w:bidi="en-US"/>
        </w:rPr>
        <w:t xml:space="preserve"> non-subsistence hunters), representing </w:t>
      </w:r>
      <w:r w:rsidR="00734A54" w:rsidRPr="006057CE">
        <w:rPr>
          <w:lang w:bidi="en-US"/>
        </w:rPr>
        <w:t>~</w:t>
      </w:r>
      <w:r w:rsidR="006D6D08" w:rsidRPr="006057CE">
        <w:rPr>
          <w:lang w:bidi="en-US"/>
        </w:rPr>
        <w:t xml:space="preserve">5% of the total </w:t>
      </w:r>
      <w:r w:rsidR="00A51674" w:rsidRPr="006057CE">
        <w:rPr>
          <w:lang w:bidi="en-US"/>
        </w:rPr>
        <w:t xml:space="preserve">community </w:t>
      </w:r>
      <w:r w:rsidR="006D6D08" w:rsidRPr="006057CE">
        <w:rPr>
          <w:lang w:bidi="en-US"/>
        </w:rPr>
        <w:t>population</w:t>
      </w:r>
      <w:r w:rsidR="00915D73" w:rsidRPr="006057CE">
        <w:rPr>
          <w:lang w:bidi="en-US"/>
        </w:rPr>
        <w:t>, filled out</w:t>
      </w:r>
      <w:r w:rsidR="006D6D08" w:rsidRPr="006057CE">
        <w:rPr>
          <w:lang w:bidi="en-US"/>
        </w:rPr>
        <w:t xml:space="preserve"> a</w:t>
      </w:r>
      <w:r w:rsidR="00706700" w:rsidRPr="006057CE">
        <w:rPr>
          <w:lang w:bidi="en-US"/>
        </w:rPr>
        <w:t xml:space="preserve"> </w:t>
      </w:r>
      <w:r w:rsidR="00C22BBB" w:rsidRPr="006057CE">
        <w:rPr>
          <w:lang w:bidi="en-US"/>
        </w:rPr>
        <w:t>lifestyle and</w:t>
      </w:r>
      <w:r w:rsidR="00706700" w:rsidRPr="006057CE">
        <w:rPr>
          <w:lang w:bidi="en-US"/>
        </w:rPr>
        <w:t xml:space="preserve"> </w:t>
      </w:r>
      <w:r w:rsidR="00145B34" w:rsidRPr="006057CE">
        <w:rPr>
          <w:lang w:bidi="en-US"/>
        </w:rPr>
        <w:t xml:space="preserve">food frequency questionnaire (FFQ) </w:t>
      </w:r>
      <w:r w:rsidR="006D6D08" w:rsidRPr="006057CE">
        <w:rPr>
          <w:lang w:bidi="en-US"/>
        </w:rPr>
        <w:t>designed for Inuit (n=1</w:t>
      </w:r>
      <w:r w:rsidR="001D4E85" w:rsidRPr="006057CE">
        <w:rPr>
          <w:lang w:bidi="en-US"/>
        </w:rPr>
        <w:t>6</w:t>
      </w:r>
      <w:r w:rsidR="006D6D08" w:rsidRPr="006057CE">
        <w:rPr>
          <w:lang w:bidi="en-US"/>
        </w:rPr>
        <w:t>)</w:t>
      </w:r>
      <w:r w:rsidR="00F7274D" w:rsidRPr="006057CE">
        <w:rPr>
          <w:lang w:bidi="en-US"/>
        </w:rPr>
        <w:t xml:space="preserve"> (</w:t>
      </w:r>
      <w:r w:rsidR="003672DA" w:rsidRPr="006057CE">
        <w:rPr>
          <w:lang w:bidi="en-US"/>
        </w:rPr>
        <w:t>See Supplementary Informatio</w:t>
      </w:r>
      <w:r w:rsidR="003278CF" w:rsidRPr="006057CE">
        <w:rPr>
          <w:lang w:bidi="en-US"/>
        </w:rPr>
        <w:t>n</w:t>
      </w:r>
      <w:r w:rsidR="00F7274D" w:rsidRPr="006057CE">
        <w:rPr>
          <w:lang w:bidi="en-US"/>
        </w:rPr>
        <w:t>)</w:t>
      </w:r>
      <w:r w:rsidR="003278CF" w:rsidRPr="006057CE">
        <w:rPr>
          <w:lang w:bidi="en-US"/>
        </w:rPr>
        <w:t xml:space="preserve"> </w:t>
      </w:r>
      <w:r w:rsidR="006D6D08" w:rsidRPr="006057CE">
        <w:rPr>
          <w:lang w:bidi="en-US"/>
        </w:rPr>
        <w:fldChar w:fldCharType="begin">
          <w:fldData xml:space="preserve">PEVuZE5vdGU+PENpdGU+PEF1dGhvcj5XaWVsc8O4ZTwvQXV0aG9yPjxZZWFyPjIwMjE8L1llYXI+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</w:fldData>
        </w:fldChar>
      </w:r>
      <w:r w:rsidR="007B75BD">
        <w:rPr>
          <w:lang w:bidi="en-US"/>
        </w:rPr>
        <w:instrText xml:space="preserve"> ADDIN EN.CITE </w:instrText>
      </w:r>
      <w:r w:rsidR="007B75BD">
        <w:rPr>
          <w:lang w:bidi="en-US"/>
        </w:rPr>
        <w:fldChar w:fldCharType="begin">
          <w:fldData xml:space="preserve">PEVuZE5vdGU+PENpdGU+PEF1dGhvcj5XaWVsc8O4ZTwvQXV0aG9yPjxZZWFyPjIwMjE8L1llYXI+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</w:fldData>
        </w:fldChar>
      </w:r>
      <w:r w:rsidR="007B75BD">
        <w:rPr>
          <w:lang w:bidi="en-US"/>
        </w:rPr>
        <w:instrText xml:space="preserve"> ADDIN EN.CITE.DATA </w:instrText>
      </w:r>
      <w:r w:rsidR="007B75BD">
        <w:rPr>
          <w:lang w:bidi="en-US"/>
        </w:rPr>
      </w:r>
      <w:r w:rsidR="007B75BD">
        <w:rPr>
          <w:lang w:bidi="en-US"/>
        </w:rPr>
        <w:fldChar w:fldCharType="end"/>
      </w:r>
      <w:r w:rsidR="006D6D08" w:rsidRPr="006057CE">
        <w:rPr>
          <w:lang w:bidi="en-US"/>
        </w:rPr>
      </w:r>
      <w:r w:rsidR="006D6D08" w:rsidRPr="006057CE">
        <w:rPr>
          <w:lang w:bidi="en-US"/>
        </w:rPr>
        <w:fldChar w:fldCharType="separate"/>
      </w:r>
      <w:r w:rsidR="007B75BD" w:rsidRPr="007B75BD">
        <w:rPr>
          <w:noProof/>
          <w:vertAlign w:val="superscript"/>
          <w:lang w:bidi="en-US"/>
        </w:rPr>
        <w:t>8,28,29</w:t>
      </w:r>
      <w:r w:rsidR="006D6D08" w:rsidRPr="006057CE">
        <w:rPr>
          <w:lang w:bidi="en-US"/>
        </w:rPr>
        <w:fldChar w:fldCharType="end"/>
      </w:r>
      <w:r w:rsidR="006D6D08" w:rsidRPr="006057CE">
        <w:rPr>
          <w:lang w:bidi="en-US"/>
        </w:rPr>
        <w:t xml:space="preserve">. </w:t>
      </w:r>
      <w:r w:rsidR="008D135B" w:rsidRPr="006057CE">
        <w:t xml:space="preserve">The FFQ was approved by the Ethical Committee for Scientific Investigations in Greenland (KVUG) and </w:t>
      </w:r>
      <w:proofErr w:type="spellStart"/>
      <w:r w:rsidR="008D135B" w:rsidRPr="006057CE">
        <w:t>Nunatsinni</w:t>
      </w:r>
      <w:proofErr w:type="spellEnd"/>
      <w:r w:rsidR="008D135B" w:rsidRPr="006057CE">
        <w:t xml:space="preserve"> </w:t>
      </w:r>
      <w:proofErr w:type="spellStart"/>
      <w:r w:rsidR="008D135B" w:rsidRPr="006057CE">
        <w:rPr>
          <w:bCs/>
        </w:rPr>
        <w:t>Nakorsaaneqarfik</w:t>
      </w:r>
      <w:proofErr w:type="spellEnd"/>
      <w:r w:rsidR="008D135B" w:rsidRPr="006057CE">
        <w:t xml:space="preserve"> and was conducted in accordance with the Helsinki Declaration. </w:t>
      </w:r>
      <w:r w:rsidR="00915D73" w:rsidRPr="006057CE">
        <w:rPr>
          <w:lang w:bidi="en-US"/>
        </w:rPr>
        <w:t xml:space="preserve">The FFQ was used in this study to </w:t>
      </w:r>
      <w:r w:rsidR="00915D73" w:rsidRPr="006057CE">
        <w:t>e</w:t>
      </w:r>
      <w:r w:rsidRPr="006057CE">
        <w:t>stimat</w:t>
      </w:r>
      <w:r w:rsidR="00915D73" w:rsidRPr="006057CE">
        <w:t>e</w:t>
      </w:r>
      <w:r w:rsidR="006A67BD" w:rsidRPr="006057CE">
        <w:t xml:space="preserve"> </w:t>
      </w:r>
      <w:r w:rsidR="00915D73" w:rsidRPr="006057CE">
        <w:t>the</w:t>
      </w:r>
      <w:r w:rsidR="006A67BD" w:rsidRPr="006057CE">
        <w:t xml:space="preserve"> </w:t>
      </w:r>
      <w:r w:rsidRPr="006057CE">
        <w:t xml:space="preserve">weekly consumption </w:t>
      </w:r>
      <w:r w:rsidR="00915D73" w:rsidRPr="006057CE">
        <w:t xml:space="preserve">(gram/week) </w:t>
      </w:r>
      <w:r w:rsidRPr="006057CE">
        <w:t xml:space="preserve">of </w:t>
      </w:r>
      <w:r w:rsidR="00400AF2" w:rsidRPr="006057CE">
        <w:t xml:space="preserve">ringed seal muscle and liver </w:t>
      </w:r>
      <w:r w:rsidR="00EC5635" w:rsidRPr="006057CE">
        <w:t xml:space="preserve">as well as </w:t>
      </w:r>
      <w:r w:rsidR="00993DB2" w:rsidRPr="006057CE">
        <w:t xml:space="preserve">polar bear </w:t>
      </w:r>
      <w:r w:rsidR="00EC5635" w:rsidRPr="006057CE">
        <w:t>muscle</w:t>
      </w:r>
      <w:r w:rsidR="00993DB2" w:rsidRPr="006057CE">
        <w:t xml:space="preserve"> </w:t>
      </w:r>
      <w:r w:rsidRPr="006057CE">
        <w:t xml:space="preserve">(gram/week) of the </w:t>
      </w:r>
      <w:r w:rsidR="00915D73" w:rsidRPr="006057CE">
        <w:t xml:space="preserve">participants </w:t>
      </w:r>
      <w:r w:rsidRPr="006057CE">
        <w:t>(</w:t>
      </w:r>
      <w:r w:rsidR="006531C9" w:rsidRPr="006057CE">
        <w:t>t</w:t>
      </w:r>
      <w:r w:rsidRPr="006057CE">
        <w:t>able S</w:t>
      </w:r>
      <w:r w:rsidR="00756205" w:rsidRPr="006057CE">
        <w:t>1</w:t>
      </w:r>
      <w:r w:rsidRPr="006057CE">
        <w:t xml:space="preserve">). </w:t>
      </w:r>
      <w:r w:rsidR="000B344A" w:rsidRPr="006057CE">
        <w:t xml:space="preserve">We focus on polar </w:t>
      </w:r>
      <w:proofErr w:type="gramStart"/>
      <w:r w:rsidR="000B344A" w:rsidRPr="006057CE">
        <w:t>bear</w:t>
      </w:r>
      <w:proofErr w:type="gramEnd"/>
      <w:r w:rsidR="000B344A" w:rsidRPr="006057CE">
        <w:t xml:space="preserve"> and ringed seal as a previous study found these to be </w:t>
      </w:r>
      <w:r w:rsidR="00F84F71" w:rsidRPr="006057CE">
        <w:lastRenderedPageBreak/>
        <w:t xml:space="preserve">the </w:t>
      </w:r>
      <w:r w:rsidR="000B344A" w:rsidRPr="006057CE">
        <w:t xml:space="preserve">most important </w:t>
      </w:r>
      <w:r w:rsidR="00F84F71" w:rsidRPr="006057CE">
        <w:t>dietary sources</w:t>
      </w:r>
      <w:r w:rsidR="000F1B5A" w:rsidRPr="006057CE">
        <w:t xml:space="preserve"> </w:t>
      </w:r>
      <w:r w:rsidR="000B344A" w:rsidRPr="006057CE">
        <w:t xml:space="preserve">for PFAS exposure </w:t>
      </w:r>
      <w:r w:rsidR="00DD27E4" w:rsidRPr="006057CE">
        <w:t xml:space="preserve">in </w:t>
      </w:r>
      <w:r w:rsidR="00DD27E4" w:rsidRPr="006057CE">
        <w:rPr>
          <w:lang w:bidi="en-US"/>
        </w:rPr>
        <w:t xml:space="preserve">Ittoqqortoormiit </w:t>
      </w:r>
      <w:r w:rsidR="00931D9A" w:rsidRPr="006057CE">
        <w:rPr>
          <w:lang w:bidi="en-US"/>
        </w:rPr>
        <w:fldChar w:fldCharType="begin">
          <w:fldData xml:space="preserve">PEVuZE5vdGU+PENpdGU+PEF1dGhvcj5Tb25uZTwvQXV0aG9yPjxZZWFyPjIwMjM8L1llYXI+PFJl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</w:fldData>
        </w:fldChar>
      </w:r>
      <w:r w:rsidR="004F15FE">
        <w:rPr>
          <w:lang w:bidi="en-US"/>
        </w:rPr>
        <w:instrText xml:space="preserve"> ADDIN EN.CITE </w:instrText>
      </w:r>
      <w:r w:rsidR="004F15FE">
        <w:rPr>
          <w:lang w:bidi="en-US"/>
        </w:rPr>
        <w:fldChar w:fldCharType="begin">
          <w:fldData xml:space="preserve">PEVuZE5vdGU+PENpdGU+PEF1dGhvcj5Tb25uZTwvQXV0aG9yPjxZZWFyPjIwMjM8L1llYXI+PFJl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</w:fldData>
        </w:fldChar>
      </w:r>
      <w:r w:rsidR="004F15FE">
        <w:rPr>
          <w:lang w:bidi="en-US"/>
        </w:rPr>
        <w:instrText xml:space="preserve"> ADDIN EN.CITE.DATA </w:instrText>
      </w:r>
      <w:r w:rsidR="004F15FE">
        <w:rPr>
          <w:lang w:bidi="en-US"/>
        </w:rPr>
      </w:r>
      <w:r w:rsidR="004F15FE">
        <w:rPr>
          <w:lang w:bidi="en-US"/>
        </w:rPr>
        <w:fldChar w:fldCharType="end"/>
      </w:r>
      <w:r w:rsidR="00931D9A" w:rsidRPr="006057CE">
        <w:rPr>
          <w:lang w:bidi="en-US"/>
        </w:rPr>
      </w:r>
      <w:r w:rsidR="00931D9A" w:rsidRPr="006057CE">
        <w:rPr>
          <w:lang w:bidi="en-US"/>
        </w:rPr>
        <w:fldChar w:fldCharType="separate"/>
      </w:r>
      <w:r w:rsidR="004F15FE" w:rsidRPr="004F15FE">
        <w:rPr>
          <w:noProof/>
          <w:vertAlign w:val="superscript"/>
          <w:lang w:bidi="en-US"/>
        </w:rPr>
        <w:t>8</w:t>
      </w:r>
      <w:r w:rsidR="00931D9A" w:rsidRPr="006057CE">
        <w:rPr>
          <w:lang w:bidi="en-US"/>
        </w:rPr>
        <w:fldChar w:fldCharType="end"/>
      </w:r>
      <w:r w:rsidRPr="006057CE">
        <w:rPr>
          <w:lang w:bidi="en-US"/>
        </w:rPr>
        <w:t>.</w:t>
      </w:r>
      <w:r w:rsidR="00441904" w:rsidRPr="006057CE">
        <w:rPr>
          <w:lang w:bidi="en-US"/>
        </w:rPr>
        <w:t xml:space="preserve"> </w:t>
      </w:r>
      <w:r w:rsidR="000B344A" w:rsidRPr="006057CE">
        <w:rPr>
          <w:lang w:bidi="en-US"/>
        </w:rPr>
        <w:t xml:space="preserve">Weekly tissue intake </w:t>
      </w:r>
      <w:r w:rsidR="000B344A" w:rsidRPr="006057CE">
        <w:t>was combined with tissue-specific ∑</w:t>
      </w:r>
      <w:r w:rsidR="000B344A" w:rsidRPr="006057CE">
        <w:rPr>
          <w:vertAlign w:val="subscript"/>
        </w:rPr>
        <w:t>4</w:t>
      </w:r>
      <w:r w:rsidR="000B344A" w:rsidRPr="006057CE">
        <w:t>PFAS</w:t>
      </w:r>
      <w:r w:rsidR="00EC708D" w:rsidRPr="006057CE">
        <w:t xml:space="preserve"> </w:t>
      </w:r>
      <w:r w:rsidR="000B344A" w:rsidRPr="006057CE">
        <w:t xml:space="preserve">concentrations </w:t>
      </w:r>
      <w:r w:rsidR="00460DBB" w:rsidRPr="006057CE">
        <w:t>(</w:t>
      </w:r>
      <w:r w:rsidR="006531C9" w:rsidRPr="006057CE">
        <w:t>t</w:t>
      </w:r>
      <w:r w:rsidR="00B12049" w:rsidRPr="006057CE">
        <w:t xml:space="preserve">able </w:t>
      </w:r>
      <w:r w:rsidR="007C4D60" w:rsidRPr="006057CE">
        <w:t>S1-S3</w:t>
      </w:r>
      <w:r w:rsidR="00B12049" w:rsidRPr="006057CE">
        <w:t>)</w:t>
      </w:r>
      <w:r w:rsidR="009E55B3" w:rsidRPr="006057CE">
        <w:t xml:space="preserve"> </w:t>
      </w:r>
      <w:r w:rsidR="000B344A" w:rsidRPr="006057CE">
        <w:t xml:space="preserve">to </w:t>
      </w:r>
      <w:r w:rsidR="00F26E02" w:rsidRPr="006057CE">
        <w:t xml:space="preserve">estimate </w:t>
      </w:r>
      <w:r w:rsidR="0051142D">
        <w:t xml:space="preserve">long-term </w:t>
      </w:r>
      <w:r w:rsidR="00561CBE" w:rsidRPr="006057CE">
        <w:t xml:space="preserve">weekly dietary exposure to </w:t>
      </w:r>
      <w:r w:rsidR="0019157F" w:rsidRPr="006057CE">
        <w:t>∑</w:t>
      </w:r>
      <w:r w:rsidR="0019157F" w:rsidRPr="006057CE">
        <w:rPr>
          <w:vertAlign w:val="subscript"/>
        </w:rPr>
        <w:t>4</w:t>
      </w:r>
      <w:r w:rsidR="0019157F" w:rsidRPr="006057CE">
        <w:t>PFAS</w:t>
      </w:r>
      <w:r w:rsidR="00D20D4B" w:rsidRPr="006057CE">
        <w:t xml:space="preserve">. </w:t>
      </w:r>
      <w:r w:rsidR="00702BAD">
        <w:t>These</w:t>
      </w:r>
      <w:r w:rsidR="00D1640C">
        <w:t xml:space="preserve"> </w:t>
      </w:r>
      <w:r w:rsidR="00D1640C" w:rsidRPr="006057CE">
        <w:t>∑</w:t>
      </w:r>
      <w:r w:rsidR="00D1640C" w:rsidRPr="006057CE">
        <w:rPr>
          <w:vertAlign w:val="subscript"/>
        </w:rPr>
        <w:t>4</w:t>
      </w:r>
      <w:r w:rsidR="00D1640C" w:rsidRPr="006057CE">
        <w:t>PFAS</w:t>
      </w:r>
      <w:r w:rsidR="00702BAD">
        <w:t xml:space="preserve"> </w:t>
      </w:r>
      <w:r w:rsidR="00702BAD" w:rsidRPr="00702BAD">
        <w:rPr>
          <w:lang w:val="en-GB"/>
        </w:rPr>
        <w:t xml:space="preserve">consumption estimates </w:t>
      </w:r>
      <w:r w:rsidR="00702BAD">
        <w:rPr>
          <w:lang w:val="en-GB"/>
        </w:rPr>
        <w:t xml:space="preserve">were then compared to </w:t>
      </w:r>
      <w:r w:rsidR="00460DBB" w:rsidRPr="006057CE">
        <w:t>the</w:t>
      </w:r>
      <w:r w:rsidR="00561CBE" w:rsidRPr="006057CE">
        <w:t xml:space="preserve"> </w:t>
      </w:r>
      <w:r w:rsidR="007B0B64" w:rsidRPr="006057CE">
        <w:t xml:space="preserve">European Food Safety Authority </w:t>
      </w:r>
      <w:r w:rsidR="00C42EA5" w:rsidRPr="006057CE">
        <w:t>(</w:t>
      </w:r>
      <w:r w:rsidR="00561CBE" w:rsidRPr="006057CE">
        <w:t>EFSA</w:t>
      </w:r>
      <w:r w:rsidR="00C42EA5" w:rsidRPr="006057CE">
        <w:t>)</w:t>
      </w:r>
      <w:r w:rsidR="006A67BD" w:rsidRPr="006057CE">
        <w:t xml:space="preserve"> 2020</w:t>
      </w:r>
      <w:r w:rsidR="00561CBE" w:rsidRPr="006057CE">
        <w:t xml:space="preserve"> </w:t>
      </w:r>
      <w:r w:rsidR="00B06CE1" w:rsidRPr="006057CE">
        <w:t>T</w:t>
      </w:r>
      <w:r w:rsidR="0089504D" w:rsidRPr="006057CE">
        <w:t xml:space="preserve">olerable </w:t>
      </w:r>
      <w:r w:rsidR="00B06CE1" w:rsidRPr="006057CE">
        <w:t>W</w:t>
      </w:r>
      <w:r w:rsidR="0089504D" w:rsidRPr="006057CE">
        <w:t xml:space="preserve">eekly </w:t>
      </w:r>
      <w:r w:rsidR="00B06CE1" w:rsidRPr="006057CE">
        <w:t>I</w:t>
      </w:r>
      <w:r w:rsidR="0089504D" w:rsidRPr="006057CE">
        <w:t>ntake (TWI)</w:t>
      </w:r>
      <w:r w:rsidR="00B06CE1" w:rsidRPr="006057CE">
        <w:t xml:space="preserve"> </w:t>
      </w:r>
      <w:r w:rsidR="005F13DE" w:rsidRPr="006057CE">
        <w:t>of 4.4 ng/kg body</w:t>
      </w:r>
      <w:r w:rsidR="000C2E7B">
        <w:t xml:space="preserve"> weight</w:t>
      </w:r>
      <w:r w:rsidR="00233E9A">
        <w:t xml:space="preserve"> </w:t>
      </w:r>
      <w:r w:rsidR="008719D9" w:rsidRPr="006057CE">
        <w:t>for immune toxicity</w:t>
      </w:r>
      <w:r w:rsidR="00561CBE" w:rsidRPr="006057CE">
        <w:t xml:space="preserve"> </w:t>
      </w:r>
      <w:r w:rsidR="00D1640C">
        <w:t xml:space="preserve">in </w:t>
      </w:r>
      <w:r w:rsidR="00DF2E48" w:rsidRPr="006057CE">
        <w:t xml:space="preserve">non-pregnant adults </w:t>
      </w:r>
      <w:r w:rsidR="00561CBE" w:rsidRPr="006057CE">
        <w:fldChar w:fldCharType="begin">
          <w:fldData xml:space="preserve">PEVuZE5vdGU+PENpdGU+PEF1dGhvcj5TY2hyZW5rPC9BdXRob3I+PFllYXI+MjAyMDwvWWVhcj48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==
</w:fldData>
        </w:fldChar>
      </w:r>
      <w:r w:rsidR="007B75BD">
        <w:instrText xml:space="preserve"> ADDIN EN.CITE </w:instrText>
      </w:r>
      <w:r w:rsidR="007B75BD">
        <w:fldChar w:fldCharType="begin">
          <w:fldData xml:space="preserve">PEVuZE5vdGU+PENpdGU+PEF1dGhvcj5TY2hyZW5rPC9BdXRob3I+PFllYXI+MjAyMDwvWWVhcj48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==
</w:fldData>
        </w:fldChar>
      </w:r>
      <w:r w:rsidR="007B75BD">
        <w:instrText xml:space="preserve"> ADDIN EN.CITE.DATA </w:instrText>
      </w:r>
      <w:r w:rsidR="007B75BD">
        <w:fldChar w:fldCharType="end"/>
      </w:r>
      <w:r w:rsidR="00561CBE" w:rsidRPr="006057CE">
        <w:fldChar w:fldCharType="separate"/>
      </w:r>
      <w:r w:rsidR="007B75BD" w:rsidRPr="007B75BD">
        <w:rPr>
          <w:noProof/>
          <w:vertAlign w:val="superscript"/>
        </w:rPr>
        <w:t>30,31</w:t>
      </w:r>
      <w:r w:rsidR="00561CBE" w:rsidRPr="006057CE">
        <w:fldChar w:fldCharType="end"/>
      </w:r>
      <w:r w:rsidR="00B27B17">
        <w:t xml:space="preserve"> </w:t>
      </w:r>
      <w:r w:rsidR="00895401" w:rsidRPr="006057CE">
        <w:t>(</w:t>
      </w:r>
      <w:r w:rsidR="002E6C02" w:rsidRPr="006057CE">
        <w:rPr>
          <w:lang w:bidi="en-US"/>
        </w:rPr>
        <w:t xml:space="preserve">See Supplementary </w:t>
      </w:r>
      <w:r w:rsidR="00DE7FBA" w:rsidRPr="006057CE">
        <w:rPr>
          <w:lang w:bidi="en-US"/>
        </w:rPr>
        <w:t>Information</w:t>
      </w:r>
      <w:r w:rsidR="006466DE" w:rsidRPr="006057CE">
        <w:t>)</w:t>
      </w:r>
      <w:r w:rsidR="002E6C02" w:rsidRPr="006057CE">
        <w:t>.</w:t>
      </w:r>
      <w:r w:rsidR="00FB7BB8" w:rsidRPr="006057CE">
        <w:t xml:space="preserve"> </w:t>
      </w:r>
      <w:r w:rsidR="00C57EF3" w:rsidRPr="006057CE">
        <w:t>All</w:t>
      </w:r>
      <w:r w:rsidR="00A76339" w:rsidRPr="006057CE">
        <w:t xml:space="preserve"> statistical analys</w:t>
      </w:r>
      <w:r w:rsidR="00BB51C0" w:rsidRPr="006057CE">
        <w:t>e</w:t>
      </w:r>
      <w:r w:rsidR="00A76339" w:rsidRPr="006057CE">
        <w:t xml:space="preserve">s </w:t>
      </w:r>
      <w:r w:rsidR="008D135B" w:rsidRPr="006057CE">
        <w:t xml:space="preserve">and graphics </w:t>
      </w:r>
      <w:r w:rsidR="00A76339" w:rsidRPr="006057CE">
        <w:t>w</w:t>
      </w:r>
      <w:r w:rsidR="00A27630" w:rsidRPr="006057CE">
        <w:t>ere</w:t>
      </w:r>
      <w:r w:rsidR="00A76339" w:rsidRPr="006057CE">
        <w:t xml:space="preserve"> performed in R version 4.2.3</w:t>
      </w:r>
      <w:r w:rsidR="00A561A3" w:rsidRPr="006057CE">
        <w:t xml:space="preserve">. </w:t>
      </w:r>
      <w:r w:rsidR="00C57EF3" w:rsidRPr="006057CE">
        <w:t>The relation</w:t>
      </w:r>
      <w:r w:rsidR="008D135B" w:rsidRPr="006057CE">
        <w:t>ship</w:t>
      </w:r>
      <w:r w:rsidR="00215716" w:rsidRPr="006057CE">
        <w:t xml:space="preserve"> between</w:t>
      </w:r>
      <w:r w:rsidR="00F405C8" w:rsidRPr="006057CE">
        <w:t xml:space="preserve"> </w:t>
      </w:r>
      <w:r w:rsidR="007D1C3B" w:rsidRPr="006057CE">
        <w:t>muscle and liver concentrations w</w:t>
      </w:r>
      <w:r w:rsidR="002E05F1" w:rsidRPr="006057CE">
        <w:t>as</w:t>
      </w:r>
      <w:r w:rsidR="007D1C3B" w:rsidRPr="006057CE">
        <w:t xml:space="preserve"> investigated using </w:t>
      </w:r>
      <w:r w:rsidR="00CC76E0" w:rsidRPr="006057CE">
        <w:t>linear regression analysis</w:t>
      </w:r>
      <w:r w:rsidR="002E05F1" w:rsidRPr="006057CE">
        <w:t>. Time</w:t>
      </w:r>
      <w:r w:rsidR="00BB51C0" w:rsidRPr="006057CE">
        <w:t xml:space="preserve"> trend</w:t>
      </w:r>
      <w:r w:rsidR="002E05F1" w:rsidRPr="006057CE">
        <w:t xml:space="preserve">s </w:t>
      </w:r>
      <w:r w:rsidR="00DE3D2A" w:rsidRPr="006057CE">
        <w:t>for</w:t>
      </w:r>
      <w:r w:rsidR="00B439C3" w:rsidRPr="006057CE">
        <w:t xml:space="preserve"> PFOS, PFOA, PFNA</w:t>
      </w:r>
      <w:r w:rsidR="00DE3D2A" w:rsidRPr="006057CE">
        <w:t>,</w:t>
      </w:r>
      <w:r w:rsidR="00B439C3" w:rsidRPr="006057CE">
        <w:t xml:space="preserve"> </w:t>
      </w:r>
      <w:proofErr w:type="spellStart"/>
      <w:r w:rsidR="00B439C3" w:rsidRPr="006057CE">
        <w:t>PFHxS</w:t>
      </w:r>
      <w:proofErr w:type="spellEnd"/>
      <w:r w:rsidR="00DE3D2A" w:rsidRPr="006057CE">
        <w:t xml:space="preserve"> and Ʃ</w:t>
      </w:r>
      <w:r w:rsidR="00DE3D2A" w:rsidRPr="006057CE">
        <w:rPr>
          <w:vertAlign w:val="subscript"/>
        </w:rPr>
        <w:t>4</w:t>
      </w:r>
      <w:r w:rsidR="00DE3D2A" w:rsidRPr="006057CE">
        <w:t xml:space="preserve">PFAS in polar bear and ringed seals from 2006-2020 were </w:t>
      </w:r>
      <w:r w:rsidR="00AB317A" w:rsidRPr="006057CE">
        <w:t xml:space="preserve">explored using the </w:t>
      </w:r>
      <w:r w:rsidR="00A76339" w:rsidRPr="006057CE">
        <w:t>HARSAT (Harmonized Regional Seas Assessment Tool) package version 1.0.0</w:t>
      </w:r>
      <w:r w:rsidR="00DE7FBA" w:rsidRPr="006057CE">
        <w:t xml:space="preserve"> </w:t>
      </w:r>
      <w:r w:rsidR="00A76339" w:rsidRPr="006057CE">
        <w:t>(</w:t>
      </w:r>
      <w:hyperlink r:id="rId13" w:history="1">
        <w:r w:rsidR="00A76339" w:rsidRPr="006057CE">
          <w:rPr>
            <w:rStyle w:val="Hyperlink"/>
            <w:color w:val="auto"/>
          </w:rPr>
          <w:t>https://harsat.amap.no</w:t>
        </w:r>
      </w:hyperlink>
      <w:r w:rsidR="00A76339" w:rsidRPr="006057CE">
        <w:t>)</w:t>
      </w:r>
      <w:r w:rsidR="00EF6E9C">
        <w:t>;</w:t>
      </w:r>
      <w:r w:rsidR="00550BEF">
        <w:t xml:space="preserve"> see Supplementary Information</w:t>
      </w:r>
      <w:r w:rsidR="009F284F">
        <w:t xml:space="preserve"> </w:t>
      </w:r>
      <w:r w:rsidR="00753D73">
        <w:t>R-code</w:t>
      </w:r>
      <w:r w:rsidR="00550BEF">
        <w:t xml:space="preserve"> “</w:t>
      </w:r>
      <w:proofErr w:type="spellStart"/>
      <w:r w:rsidR="00EF6E9C" w:rsidRPr="00EF6E9C">
        <w:t>TimeTrend</w:t>
      </w:r>
      <w:proofErr w:type="spellEnd"/>
      <w:r w:rsidR="00EF6E9C" w:rsidRPr="00EF6E9C">
        <w:t xml:space="preserve"> analysis using </w:t>
      </w:r>
      <w:proofErr w:type="spellStart"/>
      <w:r w:rsidR="00EF6E9C" w:rsidRPr="00EF6E9C">
        <w:t>HARSAT</w:t>
      </w:r>
      <w:r w:rsidR="00EF6E9C">
        <w:t>.r</w:t>
      </w:r>
      <w:proofErr w:type="spellEnd"/>
      <w:r w:rsidR="00550BEF">
        <w:t>”</w:t>
      </w:r>
      <w:r w:rsidR="00A76339" w:rsidRPr="006057CE">
        <w:t xml:space="preserve">. </w:t>
      </w:r>
      <w:r w:rsidR="00BB703A" w:rsidRPr="006057CE">
        <w:t>Briefly</w:t>
      </w:r>
      <w:r w:rsidR="00D57E85" w:rsidRPr="006057CE">
        <w:t xml:space="preserve">, </w:t>
      </w:r>
      <w:r w:rsidR="00BB703A" w:rsidRPr="006057CE">
        <w:t xml:space="preserve">a model with a (log-)linear trend </w:t>
      </w:r>
      <w:r w:rsidR="005F4628" w:rsidRPr="006057CE">
        <w:t>is</w:t>
      </w:r>
      <w:r w:rsidR="00BB703A" w:rsidRPr="006057CE">
        <w:t xml:space="preserve"> ﬁtted to the data</w:t>
      </w:r>
      <w:r w:rsidR="0039472E" w:rsidRPr="006057CE">
        <w:t xml:space="preserve"> to assess change in patterns and </w:t>
      </w:r>
      <w:r w:rsidR="00BB703A" w:rsidRPr="006057CE">
        <w:t xml:space="preserve">then compared with a </w:t>
      </w:r>
      <w:r w:rsidR="0039472E" w:rsidRPr="006057CE">
        <w:t xml:space="preserve">non-linear trend </w:t>
      </w:r>
      <w:r w:rsidR="00BB703A" w:rsidRPr="006057CE">
        <w:t xml:space="preserve">model in which concentrations varied smoothly (and non-linearly) over time. </w:t>
      </w:r>
      <w:r w:rsidR="0039472E" w:rsidRPr="006057CE">
        <w:t xml:space="preserve">Then, </w:t>
      </w:r>
      <w:r w:rsidR="00555108" w:rsidRPr="006057CE">
        <w:t xml:space="preserve">depending on the length of the time series, </w:t>
      </w:r>
      <w:r w:rsidR="0039472E" w:rsidRPr="006057CE">
        <w:t>s</w:t>
      </w:r>
      <w:r w:rsidR="00BB703A" w:rsidRPr="006057CE">
        <w:t xml:space="preserve">moothers </w:t>
      </w:r>
      <w:r w:rsidR="002347AB" w:rsidRPr="006057CE">
        <w:t>are</w:t>
      </w:r>
      <w:r w:rsidR="00BB703A" w:rsidRPr="006057CE">
        <w:t xml:space="preserve"> ﬁtted on up to 4 degrees of freedom</w:t>
      </w:r>
      <w:r w:rsidR="003C7CEB" w:rsidRPr="006057CE">
        <w:t>,</w:t>
      </w:r>
      <w:r w:rsidR="00555108" w:rsidRPr="006057CE">
        <w:t xml:space="preserve"> after which the model with the lowest Akaike Information Criterion corrected for small sample size is </w:t>
      </w:r>
      <w:r w:rsidR="00BB703A" w:rsidRPr="006057CE">
        <w:t>selected</w:t>
      </w:r>
      <w:r w:rsidR="000F58E8" w:rsidRPr="006057CE">
        <w:t xml:space="preserve"> </w:t>
      </w:r>
      <w:r w:rsidR="00A870DD" w:rsidRPr="006057CE">
        <w:fldChar w:fldCharType="begin">
          <w:fldData xml:space="preserve">PEVuZE5vdGU+PENpdGU+PEF1dGhvcj5Nb3JyaXM8L0F1dGhvcj48WWVhcj4yMDIyPC9ZZWFyPjxS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</w:fldData>
        </w:fldChar>
      </w:r>
      <w:r w:rsidR="007B75BD">
        <w:instrText xml:space="preserve"> ADDIN EN.CITE </w:instrText>
      </w:r>
      <w:r w:rsidR="007B75BD">
        <w:fldChar w:fldCharType="begin">
          <w:fldData xml:space="preserve">PEVuZE5vdGU+PENpdGU+PEF1dGhvcj5Nb3JyaXM8L0F1dGhvcj48WWVhcj4yMDIyPC9ZZWFyPjxS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</w:fldData>
        </w:fldChar>
      </w:r>
      <w:r w:rsidR="007B75BD">
        <w:instrText xml:space="preserve"> ADDIN EN.CITE.DATA </w:instrText>
      </w:r>
      <w:r w:rsidR="007B75BD">
        <w:fldChar w:fldCharType="end"/>
      </w:r>
      <w:r w:rsidR="00A870DD" w:rsidRPr="006057CE">
        <w:fldChar w:fldCharType="separate"/>
      </w:r>
      <w:r w:rsidR="007B75BD" w:rsidRPr="007B75BD">
        <w:rPr>
          <w:noProof/>
          <w:vertAlign w:val="superscript"/>
        </w:rPr>
        <w:t>32</w:t>
      </w:r>
      <w:r w:rsidR="00A870DD" w:rsidRPr="006057CE">
        <w:fldChar w:fldCharType="end"/>
      </w:r>
      <w:r w:rsidR="008E2F58" w:rsidRPr="006057CE">
        <w:t>.</w:t>
      </w:r>
      <w:r w:rsidR="00441904" w:rsidRPr="006057CE">
        <w:t xml:space="preserve"> </w:t>
      </w:r>
      <w:r w:rsidR="008D135B" w:rsidRPr="006057CE">
        <w:t>We use Monte Carlo simulations on weekly tissue consumption and weekly ∑</w:t>
      </w:r>
      <w:r w:rsidR="008D135B" w:rsidRPr="006057CE">
        <w:rPr>
          <w:vertAlign w:val="subscript"/>
        </w:rPr>
        <w:t>4</w:t>
      </w:r>
      <w:r w:rsidR="008D135B" w:rsidRPr="006057CE">
        <w:t xml:space="preserve">PFAS intake to expand on our small sample sizes to explore </w:t>
      </w:r>
      <w:r w:rsidR="00C113B0" w:rsidRPr="006057CE">
        <w:t xml:space="preserve">general patterns in the risk of adverse immunological effects for </w:t>
      </w:r>
      <w:r w:rsidR="00211E47" w:rsidRPr="006057CE">
        <w:t xml:space="preserve">the </w:t>
      </w:r>
      <w:r w:rsidR="00B255A0" w:rsidRPr="006057CE">
        <w:t>Ittoqqortoormiit</w:t>
      </w:r>
      <w:r w:rsidR="00C113B0" w:rsidRPr="006057CE">
        <w:t xml:space="preserve"> community.</w:t>
      </w:r>
      <w:r w:rsidR="008D135B" w:rsidRPr="006057CE">
        <w:t xml:space="preserve"> </w:t>
      </w:r>
      <w:r w:rsidR="00C113B0" w:rsidRPr="006057CE">
        <w:t>Specifically, we simulate 2500 data points from a normal distribution assuming mean and standard deviations from empirical data of tissue consumption (gram/week) and ∑</w:t>
      </w:r>
      <w:r w:rsidR="00C113B0" w:rsidRPr="006057CE">
        <w:rPr>
          <w:vertAlign w:val="subscript"/>
        </w:rPr>
        <w:t>4</w:t>
      </w:r>
      <w:r w:rsidR="00C113B0" w:rsidRPr="006057CE">
        <w:t xml:space="preserve">PFAS </w:t>
      </w:r>
      <w:r w:rsidR="00983BAF" w:rsidRPr="006057CE">
        <w:t>intake</w:t>
      </w:r>
      <w:r w:rsidR="00C113B0" w:rsidRPr="006057CE">
        <w:t>. N</w:t>
      </w:r>
      <w:r w:rsidR="0040611C" w:rsidRPr="006057CE">
        <w:t xml:space="preserve">o </w:t>
      </w:r>
      <w:r w:rsidR="007C0939" w:rsidRPr="006057CE">
        <w:t xml:space="preserve">truncation was applied as </w:t>
      </w:r>
      <w:r w:rsidR="00C113B0" w:rsidRPr="006057CE">
        <w:t xml:space="preserve">improbable values (i.e. </w:t>
      </w:r>
      <w:r w:rsidR="007C0939" w:rsidRPr="006057CE">
        <w:t>&lt;0</w:t>
      </w:r>
      <w:r w:rsidR="00C113B0" w:rsidRPr="006057CE">
        <w:t>)</w:t>
      </w:r>
      <w:r w:rsidR="007C0939" w:rsidRPr="006057CE">
        <w:t xml:space="preserve"> </w:t>
      </w:r>
      <w:r w:rsidR="00C113B0" w:rsidRPr="006057CE">
        <w:t xml:space="preserve">represented less than </w:t>
      </w:r>
      <w:r w:rsidR="007C0939" w:rsidRPr="006057CE">
        <w:t xml:space="preserve">1% </w:t>
      </w:r>
      <w:r w:rsidR="00C113B0" w:rsidRPr="006057CE">
        <w:t>of the simulated data</w:t>
      </w:r>
      <w:r w:rsidR="007C0939" w:rsidRPr="006057CE">
        <w:t>.</w:t>
      </w:r>
      <w:r w:rsidR="007C0939" w:rsidRPr="006057CE">
        <w:rPr>
          <w:b/>
        </w:rPr>
        <w:t xml:space="preserve"> </w:t>
      </w:r>
      <w:r w:rsidR="007C0939" w:rsidRPr="006057CE">
        <w:rPr>
          <w:lang w:bidi="en-US"/>
        </w:rPr>
        <w:t xml:space="preserve">See Supplementary </w:t>
      </w:r>
      <w:r w:rsidR="00DE7FBA" w:rsidRPr="006057CE">
        <w:rPr>
          <w:lang w:bidi="en-US"/>
        </w:rPr>
        <w:t>Information</w:t>
      </w:r>
      <w:r w:rsidR="007C0939" w:rsidRPr="006057CE">
        <w:rPr>
          <w:lang w:bidi="en-US"/>
        </w:rPr>
        <w:t xml:space="preserve"> </w:t>
      </w:r>
      <w:r w:rsidR="007C0939" w:rsidRPr="006057CE">
        <w:t>for further information including all input/raw data.</w:t>
      </w:r>
    </w:p>
    <w:p w14:paraId="24C9CFBF" w14:textId="77777777" w:rsidR="00EB7420" w:rsidRPr="006057CE" w:rsidRDefault="00EB7420" w:rsidP="00E44AD9">
      <w:pPr>
        <w:pStyle w:val="Paragraph"/>
        <w:spacing w:before="0" w:line="360" w:lineRule="auto"/>
        <w:ind w:firstLine="0"/>
        <w:jc w:val="both"/>
        <w:rPr>
          <w:b/>
          <w:bCs/>
        </w:rPr>
      </w:pPr>
    </w:p>
    <w:p w14:paraId="75B1339F" w14:textId="2C64742E" w:rsidR="00B73B1B" w:rsidRPr="006057CE" w:rsidRDefault="006D661C" w:rsidP="00E44AD9">
      <w:pPr>
        <w:pStyle w:val="Paragraph"/>
        <w:spacing w:before="0" w:line="360" w:lineRule="auto"/>
        <w:ind w:firstLine="0"/>
        <w:jc w:val="both"/>
        <w:rPr>
          <w:b/>
          <w:bCs/>
        </w:rPr>
      </w:pPr>
      <w:r w:rsidRPr="006057CE">
        <w:rPr>
          <w:b/>
          <w:bCs/>
        </w:rPr>
        <w:t>Results and Discussion</w:t>
      </w:r>
    </w:p>
    <w:p w14:paraId="09D284FE" w14:textId="6F139127" w:rsidR="00DB060A" w:rsidRPr="006057CE" w:rsidRDefault="00140A36" w:rsidP="00E44AD9">
      <w:pPr>
        <w:pStyle w:val="Paragraph"/>
        <w:spacing w:before="0" w:line="360" w:lineRule="auto"/>
        <w:ind w:firstLine="0"/>
        <w:jc w:val="both"/>
        <w:rPr>
          <w:b/>
        </w:rPr>
      </w:pPr>
      <w:r w:rsidRPr="006057CE">
        <w:rPr>
          <w:b/>
        </w:rPr>
        <w:t>Trophic transfer</w:t>
      </w:r>
      <w:r w:rsidR="008F3AE0" w:rsidRPr="006057CE">
        <w:rPr>
          <w:b/>
        </w:rPr>
        <w:t xml:space="preserve"> along the human food chain</w:t>
      </w:r>
    </w:p>
    <w:p w14:paraId="6B1D5F30" w14:textId="0B5530CD" w:rsidR="00F22F01" w:rsidRPr="006057CE" w:rsidRDefault="006D661C" w:rsidP="00E44AD9">
      <w:pPr>
        <w:pStyle w:val="Paragraph"/>
        <w:spacing w:before="0" w:line="360" w:lineRule="auto"/>
        <w:ind w:firstLine="284"/>
        <w:jc w:val="both"/>
      </w:pPr>
      <w:r w:rsidRPr="006057CE">
        <w:t>The concentration of Ʃ</w:t>
      </w:r>
      <w:r w:rsidRPr="006057CE">
        <w:rPr>
          <w:vertAlign w:val="subscript"/>
        </w:rPr>
        <w:t>4</w:t>
      </w:r>
      <w:r w:rsidRPr="006057CE">
        <w:t>PFAS was highest in polar bear liver</w:t>
      </w:r>
      <w:r w:rsidR="00F22F01" w:rsidRPr="006057CE">
        <w:t xml:space="preserve"> (</w:t>
      </w:r>
      <w:r w:rsidR="00121B7D" w:rsidRPr="006057CE">
        <w:t xml:space="preserve">Mean: </w:t>
      </w:r>
      <w:r w:rsidR="00B85D49" w:rsidRPr="006057CE">
        <w:t>1665; Range:</w:t>
      </w:r>
      <w:r w:rsidR="0016243F" w:rsidRPr="006057CE">
        <w:t xml:space="preserve">160 </w:t>
      </w:r>
      <w:r w:rsidR="001D49F3" w:rsidRPr="006057CE">
        <w:t>- 4869 ng/g ww</w:t>
      </w:r>
      <w:r w:rsidR="00F22F01" w:rsidRPr="006057CE">
        <w:t>)</w:t>
      </w:r>
      <w:r w:rsidRPr="006057CE">
        <w:t>, followed by ringed seal liver</w:t>
      </w:r>
      <w:r w:rsidR="00F22F01" w:rsidRPr="006057CE">
        <w:t xml:space="preserve"> (</w:t>
      </w:r>
      <w:r w:rsidR="00BE291B" w:rsidRPr="006057CE">
        <w:t>108</w:t>
      </w:r>
      <w:r w:rsidR="003E4F1A" w:rsidRPr="006057CE">
        <w:t>;</w:t>
      </w:r>
      <w:r w:rsidR="009E7131" w:rsidRPr="006057CE">
        <w:t xml:space="preserve"> </w:t>
      </w:r>
      <w:r w:rsidR="00F22F01" w:rsidRPr="006057CE">
        <w:t>22.9 - 483 ng/g ww)</w:t>
      </w:r>
      <w:r w:rsidRPr="006057CE">
        <w:t>, polar bear muscle</w:t>
      </w:r>
      <w:r w:rsidR="00F22F01" w:rsidRPr="006057CE">
        <w:t xml:space="preserve"> (</w:t>
      </w:r>
      <w:r w:rsidR="009E7131" w:rsidRPr="006057CE">
        <w:t>1</w:t>
      </w:r>
      <w:r w:rsidR="0063055F" w:rsidRPr="006057CE">
        <w:t>9.4</w:t>
      </w:r>
      <w:r w:rsidR="003E4F1A" w:rsidRPr="006057CE">
        <w:t>;</w:t>
      </w:r>
      <w:r w:rsidR="009E7131" w:rsidRPr="006057CE">
        <w:t xml:space="preserve"> </w:t>
      </w:r>
      <w:r w:rsidR="00F22F01" w:rsidRPr="006057CE">
        <w:t>6.69 - 74.4 ng/g ww)</w:t>
      </w:r>
      <w:r w:rsidRPr="006057CE">
        <w:t>, and ringed seal muscle</w:t>
      </w:r>
      <w:r w:rsidR="00F22F01" w:rsidRPr="006057CE">
        <w:t xml:space="preserve"> (</w:t>
      </w:r>
      <w:r w:rsidR="003B74A9" w:rsidRPr="006057CE">
        <w:t>5.8</w:t>
      </w:r>
      <w:r w:rsidR="003E4F1A" w:rsidRPr="006057CE">
        <w:t>;</w:t>
      </w:r>
      <w:r w:rsidR="009E7131" w:rsidRPr="006057CE">
        <w:t xml:space="preserve"> </w:t>
      </w:r>
      <w:r w:rsidR="00F22F01" w:rsidRPr="006057CE">
        <w:t>1.77 -</w:t>
      </w:r>
      <w:r w:rsidR="001D49F3" w:rsidRPr="006057CE">
        <w:t xml:space="preserve"> </w:t>
      </w:r>
      <w:r w:rsidR="00F22F01" w:rsidRPr="006057CE">
        <w:t>16.6 ng/g ww)</w:t>
      </w:r>
      <w:r w:rsidRPr="006057CE">
        <w:t xml:space="preserve"> (Figure 2). </w:t>
      </w:r>
      <w:r w:rsidR="00F22F01" w:rsidRPr="006057CE">
        <w:t xml:space="preserve">The higher concentrations of PFAS in liver </w:t>
      </w:r>
      <w:proofErr w:type="gramStart"/>
      <w:r w:rsidR="00F22F01" w:rsidRPr="006057CE">
        <w:t>tissue</w:t>
      </w:r>
      <w:proofErr w:type="gramEnd"/>
      <w:r w:rsidR="00F22F01" w:rsidRPr="006057CE">
        <w:t xml:space="preserve"> than muscle was expected as </w:t>
      </w:r>
      <w:r w:rsidR="008B478E" w:rsidRPr="006057CE">
        <w:t xml:space="preserve">these show different phospholipid levels and </w:t>
      </w:r>
      <w:r w:rsidR="00011FA6" w:rsidRPr="006057CE">
        <w:t>metabolic differences</w:t>
      </w:r>
      <w:r w:rsidR="008B478E" w:rsidRPr="006057CE">
        <w:t xml:space="preserve"> </w:t>
      </w:r>
      <w:r w:rsidR="00DF4555" w:rsidRPr="006057CE">
        <w:fldChar w:fldCharType="begin">
          <w:fldData xml:space="preserve">PEVuZE5vdGU+PENpdGU+PEF1dGhvcj5EYXNzdW5jYW88L0F1dGhvcj48WWVhcj4yMDE5PC9ZZWFy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</w:fldData>
        </w:fldChar>
      </w:r>
      <w:r w:rsidR="007B75BD">
        <w:instrText xml:space="preserve"> ADDIN EN.CITE </w:instrText>
      </w:r>
      <w:r w:rsidR="007B75BD">
        <w:fldChar w:fldCharType="begin">
          <w:fldData xml:space="preserve">PEVuZE5vdGU+PENpdGU+PEF1dGhvcj5EYXNzdW5jYW88L0F1dGhvcj48WWVhcj4yMDE5PC9ZZWFy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</w:fldData>
        </w:fldChar>
      </w:r>
      <w:r w:rsidR="007B75BD">
        <w:instrText xml:space="preserve"> ADDIN EN.CITE.DATA </w:instrText>
      </w:r>
      <w:r w:rsidR="007B75BD">
        <w:fldChar w:fldCharType="end"/>
      </w:r>
      <w:r w:rsidR="00DF4555" w:rsidRPr="006057CE">
        <w:fldChar w:fldCharType="separate"/>
      </w:r>
      <w:r w:rsidR="007B75BD" w:rsidRPr="007B75BD">
        <w:rPr>
          <w:noProof/>
          <w:vertAlign w:val="superscript"/>
        </w:rPr>
        <w:t>8,11,33,34</w:t>
      </w:r>
      <w:r w:rsidR="00DF4555" w:rsidRPr="006057CE">
        <w:fldChar w:fldCharType="end"/>
      </w:r>
      <w:r w:rsidR="008B478E" w:rsidRPr="006057CE">
        <w:t>.</w:t>
      </w:r>
      <w:r w:rsidR="00A74937" w:rsidRPr="006057CE">
        <w:rPr>
          <w:iCs/>
        </w:rPr>
        <w:t xml:space="preserve"> Concentrations </w:t>
      </w:r>
      <w:r w:rsidR="00D5566A" w:rsidRPr="006057CE">
        <w:rPr>
          <w:iCs/>
        </w:rPr>
        <w:t xml:space="preserve">in polar bears </w:t>
      </w:r>
      <w:r w:rsidR="00F22F01" w:rsidRPr="006057CE">
        <w:t>are above</w:t>
      </w:r>
      <w:r w:rsidR="00D5566A" w:rsidRPr="006057CE">
        <w:t xml:space="preserve"> </w:t>
      </w:r>
      <w:r w:rsidR="00F22F01" w:rsidRPr="006057CE">
        <w:t>levels reported in other marine mammal populations around the world</w:t>
      </w:r>
      <w:r w:rsidR="00D5566A" w:rsidRPr="006057CE">
        <w:t xml:space="preserve"> reflecting the significant long-range transport from southern latitudes into the Arctic and the long and slow-growing Arctic food webs</w:t>
      </w:r>
      <w:r w:rsidR="00071857" w:rsidRPr="006057CE">
        <w:fldChar w:fldCharType="begin">
          <w:fldData xml:space="preserve">PEVuZE5vdGU+PENpdGU+PEF1dGhvcj5GYWlyPC9BdXRob3I+PFllYXI+MjAxODwvWWVhcj48UmVj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</w:fldData>
        </w:fldChar>
      </w:r>
      <w:r w:rsidR="007B75BD">
        <w:instrText xml:space="preserve"> ADDIN EN.CITE </w:instrText>
      </w:r>
      <w:r w:rsidR="007B75BD">
        <w:fldChar w:fldCharType="begin">
          <w:fldData xml:space="preserve">PEVuZE5vdGU+PENpdGU+PEF1dGhvcj5GYWlyPC9BdXRob3I+PFllYXI+MjAxODwvWWVhcj48UmVj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</w:fldData>
        </w:fldChar>
      </w:r>
      <w:r w:rsidR="007B75BD">
        <w:instrText xml:space="preserve"> ADDIN EN.CITE.DATA </w:instrText>
      </w:r>
      <w:r w:rsidR="007B75BD">
        <w:fldChar w:fldCharType="end"/>
      </w:r>
      <w:r w:rsidR="00071857" w:rsidRPr="006057CE">
        <w:fldChar w:fldCharType="separate"/>
      </w:r>
      <w:r w:rsidR="007B75BD" w:rsidRPr="007B75BD">
        <w:rPr>
          <w:noProof/>
          <w:vertAlign w:val="superscript"/>
        </w:rPr>
        <w:t>25,35</w:t>
      </w:r>
      <w:r w:rsidR="00071857" w:rsidRPr="006057CE">
        <w:fldChar w:fldCharType="end"/>
      </w:r>
      <w:r w:rsidR="00F22F01" w:rsidRPr="006057CE">
        <w:t>.</w:t>
      </w:r>
      <w:r w:rsidR="00097E93" w:rsidRPr="006057CE">
        <w:t xml:space="preserve"> The </w:t>
      </w:r>
      <w:r w:rsidR="008741DA" w:rsidRPr="006057CE">
        <w:t>Inuit exposure</w:t>
      </w:r>
      <w:r w:rsidR="00097E93" w:rsidRPr="006057CE">
        <w:t xml:space="preserve"> </w:t>
      </w:r>
      <w:r w:rsidR="00DE3ED8" w:rsidRPr="006057CE">
        <w:t xml:space="preserve">is </w:t>
      </w:r>
      <w:r w:rsidR="00DE3ED8" w:rsidRPr="006057CE">
        <w:lastRenderedPageBreak/>
        <w:t xml:space="preserve">lower than it is for polar bears </w:t>
      </w:r>
      <w:r w:rsidR="0004056D" w:rsidRPr="006057CE">
        <w:t>due to</w:t>
      </w:r>
      <w:r w:rsidR="00DE3ED8" w:rsidRPr="006057CE">
        <w:t xml:space="preserve"> local </w:t>
      </w:r>
      <w:r w:rsidR="00424612" w:rsidRPr="006057CE">
        <w:t xml:space="preserve">diet-mix of marine mammals and </w:t>
      </w:r>
      <w:r w:rsidR="00965780" w:rsidRPr="006057CE">
        <w:t xml:space="preserve">store food </w:t>
      </w:r>
      <w:r w:rsidR="00A5705A" w:rsidRPr="006057CE">
        <w:rPr>
          <w:vertAlign w:val="superscript"/>
        </w:rPr>
        <w:t>Lohmann</w:t>
      </w:r>
      <w:r w:rsidR="00965780" w:rsidRPr="006057CE">
        <w:rPr>
          <w:vertAlign w:val="superscript"/>
        </w:rPr>
        <w:t xml:space="preserve"> et al. In review</w:t>
      </w:r>
      <w:r w:rsidR="00965780" w:rsidRPr="006057CE">
        <w:t xml:space="preserve"> </w:t>
      </w:r>
      <w:r w:rsidR="002E37EB" w:rsidRPr="006057CE">
        <w:t>(</w:t>
      </w:r>
      <w:r w:rsidR="00424612" w:rsidRPr="006057CE">
        <w:t>Figure 1).</w:t>
      </w:r>
    </w:p>
    <w:p w14:paraId="18AEAAB8" w14:textId="4C61F74C" w:rsidR="000419EE" w:rsidRPr="006057CE" w:rsidRDefault="00A74937" w:rsidP="00E44AD9">
      <w:pPr>
        <w:pStyle w:val="Paragraph"/>
        <w:spacing w:before="0" w:line="360" w:lineRule="auto"/>
        <w:ind w:firstLine="284"/>
        <w:jc w:val="both"/>
      </w:pPr>
      <w:r w:rsidRPr="006057CE">
        <w:t>Based on the mean tissue values, the Ʃ</w:t>
      </w:r>
      <w:r w:rsidRPr="006057CE">
        <w:rPr>
          <w:vertAlign w:val="subscript"/>
        </w:rPr>
        <w:t>4</w:t>
      </w:r>
      <w:r w:rsidRPr="006057CE">
        <w:t>PFAS biomagnification factor of polar bear</w:t>
      </w:r>
      <w:r w:rsidR="00FA0236" w:rsidRPr="006057CE">
        <w:t xml:space="preserve"> </w:t>
      </w:r>
      <w:r w:rsidRPr="006057CE">
        <w:t>:</w:t>
      </w:r>
      <w:r w:rsidR="00FA0236" w:rsidRPr="006057CE">
        <w:t xml:space="preserve"> </w:t>
      </w:r>
      <w:r w:rsidRPr="006057CE">
        <w:t>ringed seal is 3.8 and 9.7 for muscle and liver, respectively</w:t>
      </w:r>
      <w:r w:rsidR="00655DD8" w:rsidRPr="006057CE">
        <w:t>, similar to previous findings of Arctic food webs</w:t>
      </w:r>
      <w:r w:rsidRPr="006057CE">
        <w:rPr>
          <w:iCs/>
        </w:rPr>
        <w:t xml:space="preserve"> </w:t>
      </w:r>
      <w:r w:rsidRPr="006057CE">
        <w:rPr>
          <w:iCs/>
        </w:rPr>
        <w:fldChar w:fldCharType="begin">
          <w:fldData xml:space="preserve">PEVuZE5vdGU+PENpdGU+PEF1dGhvcj5Cb2lzdmVydDwvQXV0aG9yPjxZZWFyPjIwMTk8L1llYXI+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</w:fldData>
        </w:fldChar>
      </w:r>
      <w:r w:rsidR="007B75BD">
        <w:rPr>
          <w:iCs/>
        </w:rPr>
        <w:instrText xml:space="preserve"> ADDIN EN.CITE </w:instrText>
      </w:r>
      <w:r w:rsidR="007B75BD">
        <w:rPr>
          <w:iCs/>
        </w:rPr>
        <w:fldChar w:fldCharType="begin">
          <w:fldData xml:space="preserve">PEVuZE5vdGU+PENpdGU+PEF1dGhvcj5Cb2lzdmVydDwvQXV0aG9yPjxZZWFyPjIwMTk8L1llYXI+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</w:fldData>
        </w:fldChar>
      </w:r>
      <w:r w:rsidR="007B75BD">
        <w:rPr>
          <w:iCs/>
        </w:rPr>
        <w:instrText xml:space="preserve"> ADDIN EN.CITE.DATA </w:instrText>
      </w:r>
      <w:r w:rsidR="007B75BD">
        <w:rPr>
          <w:iCs/>
        </w:rPr>
      </w:r>
      <w:r w:rsidR="007B75BD">
        <w:rPr>
          <w:iCs/>
        </w:rPr>
        <w:fldChar w:fldCharType="end"/>
      </w:r>
      <w:r w:rsidRPr="006057CE">
        <w:rPr>
          <w:iCs/>
        </w:rPr>
      </w:r>
      <w:r w:rsidRPr="006057CE">
        <w:rPr>
          <w:iCs/>
        </w:rPr>
        <w:fldChar w:fldCharType="separate"/>
      </w:r>
      <w:r w:rsidR="007B75BD" w:rsidRPr="007B75BD">
        <w:rPr>
          <w:iCs/>
          <w:noProof/>
          <w:vertAlign w:val="superscript"/>
        </w:rPr>
        <w:t>8,11,13,36</w:t>
      </w:r>
      <w:r w:rsidRPr="006057CE">
        <w:rPr>
          <w:iCs/>
        </w:rPr>
        <w:fldChar w:fldCharType="end"/>
      </w:r>
      <w:r w:rsidR="00A4730A" w:rsidRPr="006057CE">
        <w:rPr>
          <w:iCs/>
        </w:rPr>
        <w:t xml:space="preserve"> </w:t>
      </w:r>
      <w:r w:rsidR="00D541BD" w:rsidRPr="006057CE">
        <w:rPr>
          <w:iCs/>
        </w:rPr>
        <w:t>and</w:t>
      </w:r>
      <w:r w:rsidR="00A4730A" w:rsidRPr="006057CE">
        <w:rPr>
          <w:iCs/>
        </w:rPr>
        <w:t xml:space="preserve"> elsewhere in global marine ecosystems </w:t>
      </w:r>
      <w:r w:rsidR="008A7DD9" w:rsidRPr="006057CE">
        <w:rPr>
          <w:iCs/>
        </w:rPr>
        <w:fldChar w:fldCharType="begin">
          <w:fldData xml:space="preserve">PEVuZE5vdGU+PENpdGU+PEF1dGhvcj5Ib3VkZTwvQXV0aG9yPjxZZWFyPjIwMDY8L1llYXI+PFJl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</w:fldData>
        </w:fldChar>
      </w:r>
      <w:r w:rsidR="007B75BD">
        <w:rPr>
          <w:iCs/>
        </w:rPr>
        <w:instrText xml:space="preserve"> ADDIN EN.CITE </w:instrText>
      </w:r>
      <w:r w:rsidR="007B75BD">
        <w:rPr>
          <w:iCs/>
        </w:rPr>
        <w:fldChar w:fldCharType="begin">
          <w:fldData xml:space="preserve">PEVuZE5vdGU+PENpdGU+PEF1dGhvcj5Ib3VkZTwvQXV0aG9yPjxZZWFyPjIwMDY8L1llYXI+PFJl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</w:fldData>
        </w:fldChar>
      </w:r>
      <w:r w:rsidR="007B75BD">
        <w:rPr>
          <w:iCs/>
        </w:rPr>
        <w:instrText xml:space="preserve"> ADDIN EN.CITE.DATA </w:instrText>
      </w:r>
      <w:r w:rsidR="007B75BD">
        <w:rPr>
          <w:iCs/>
        </w:rPr>
      </w:r>
      <w:r w:rsidR="007B75BD">
        <w:rPr>
          <w:iCs/>
        </w:rPr>
        <w:fldChar w:fldCharType="end"/>
      </w:r>
      <w:r w:rsidR="008A7DD9" w:rsidRPr="006057CE">
        <w:rPr>
          <w:iCs/>
        </w:rPr>
      </w:r>
      <w:r w:rsidR="008A7DD9" w:rsidRPr="006057CE">
        <w:rPr>
          <w:iCs/>
        </w:rPr>
        <w:fldChar w:fldCharType="separate"/>
      </w:r>
      <w:r w:rsidR="007B75BD" w:rsidRPr="007B75BD">
        <w:rPr>
          <w:iCs/>
          <w:noProof/>
          <w:vertAlign w:val="superscript"/>
        </w:rPr>
        <w:t>37-40</w:t>
      </w:r>
      <w:r w:rsidR="008A7DD9" w:rsidRPr="006057CE">
        <w:rPr>
          <w:iCs/>
        </w:rPr>
        <w:fldChar w:fldCharType="end"/>
      </w:r>
      <w:r w:rsidRPr="006057CE">
        <w:rPr>
          <w:iCs/>
        </w:rPr>
        <w:t>.</w:t>
      </w:r>
      <w:r w:rsidR="00264AD0" w:rsidRPr="006057CE">
        <w:rPr>
          <w:iCs/>
        </w:rPr>
        <w:t xml:space="preserve"> Overall, these findings show that PFAS </w:t>
      </w:r>
      <w:r w:rsidR="00B03A44" w:rsidRPr="006057CE">
        <w:rPr>
          <w:iCs/>
        </w:rPr>
        <w:t>transfers</w:t>
      </w:r>
      <w:r w:rsidR="00264AD0" w:rsidRPr="006057CE">
        <w:rPr>
          <w:iCs/>
        </w:rPr>
        <w:t xml:space="preserve"> across the food chain and </w:t>
      </w:r>
      <w:r w:rsidR="00DB2873" w:rsidRPr="006057CE">
        <w:rPr>
          <w:iCs/>
        </w:rPr>
        <w:t>accumulates</w:t>
      </w:r>
      <w:r w:rsidR="00264AD0" w:rsidRPr="006057CE">
        <w:rPr>
          <w:iCs/>
        </w:rPr>
        <w:t xml:space="preserve"> at elevated levels in top predators. </w:t>
      </w:r>
      <w:r w:rsidRPr="006057CE">
        <w:rPr>
          <w:iCs/>
        </w:rPr>
        <w:t>The</w:t>
      </w:r>
      <w:r w:rsidR="00264AD0" w:rsidRPr="006057CE">
        <w:rPr>
          <w:iCs/>
        </w:rPr>
        <w:t xml:space="preserve"> higher trophic position of polar bears puts them at greater health risk than ringed seals</w:t>
      </w:r>
      <w:r w:rsidRPr="006057CE">
        <w:rPr>
          <w:iCs/>
        </w:rPr>
        <w:t xml:space="preserve">. </w:t>
      </w:r>
      <w:r w:rsidR="00264AD0" w:rsidRPr="006057CE">
        <w:rPr>
          <w:iCs/>
        </w:rPr>
        <w:t>Indeed, t</w:t>
      </w:r>
      <w:r w:rsidRPr="006057CE">
        <w:rPr>
          <w:iCs/>
        </w:rPr>
        <w:t xml:space="preserve">he use of </w:t>
      </w:r>
      <w:r w:rsidR="00264AD0" w:rsidRPr="006057CE">
        <w:rPr>
          <w:iCs/>
        </w:rPr>
        <w:t>p</w:t>
      </w:r>
      <w:r w:rsidRPr="006057CE">
        <w:rPr>
          <w:iCs/>
        </w:rPr>
        <w:t xml:space="preserve">hysiologically based pharmacokinetic (PBPK) modelling </w:t>
      </w:r>
      <w:r w:rsidR="00264AD0" w:rsidRPr="006057CE">
        <w:rPr>
          <w:iCs/>
        </w:rPr>
        <w:t xml:space="preserve">has </w:t>
      </w:r>
      <w:r w:rsidRPr="006057CE">
        <w:rPr>
          <w:iCs/>
        </w:rPr>
        <w:t>show</w:t>
      </w:r>
      <w:r w:rsidR="00264AD0" w:rsidRPr="006057CE">
        <w:rPr>
          <w:iCs/>
        </w:rPr>
        <w:t>n</w:t>
      </w:r>
      <w:r w:rsidRPr="006057CE">
        <w:rPr>
          <w:iCs/>
        </w:rPr>
        <w:t xml:space="preserve"> that the concentrations of PFOS in East Greenland polar bears increases the risk of especially cancer, immune suppression, and reproductive success </w:t>
      </w:r>
      <w:r w:rsidRPr="006057CE">
        <w:rPr>
          <w:iCs/>
        </w:rPr>
        <w:fldChar w:fldCharType="begin">
          <w:fldData xml:space="preserve">PEVuZE5vdGU+PENpdGU+PEF1dGhvcj5EaWV0ejwvQXV0aG9yPjxZZWFyPjIwMTU8L1llYXI+PFJl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</w:fldData>
        </w:fldChar>
      </w:r>
      <w:r w:rsidR="007B75BD">
        <w:rPr>
          <w:iCs/>
        </w:rPr>
        <w:instrText xml:space="preserve"> ADDIN EN.CITE </w:instrText>
      </w:r>
      <w:r w:rsidR="007B75BD">
        <w:rPr>
          <w:iCs/>
        </w:rPr>
        <w:fldChar w:fldCharType="begin">
          <w:fldData xml:space="preserve">PEVuZE5vdGU+PENpdGU+PEF1dGhvcj5EaWV0ejwvQXV0aG9yPjxZZWFyPjIwMTU8L1llYXI+PFJl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</w:fldData>
        </w:fldChar>
      </w:r>
      <w:r w:rsidR="007B75BD">
        <w:rPr>
          <w:iCs/>
        </w:rPr>
        <w:instrText xml:space="preserve"> ADDIN EN.CITE.DATA </w:instrText>
      </w:r>
      <w:r w:rsidR="007B75BD">
        <w:rPr>
          <w:iCs/>
        </w:rPr>
      </w:r>
      <w:r w:rsidR="007B75BD">
        <w:rPr>
          <w:iCs/>
        </w:rPr>
        <w:fldChar w:fldCharType="end"/>
      </w:r>
      <w:r w:rsidRPr="006057CE">
        <w:rPr>
          <w:iCs/>
        </w:rPr>
      </w:r>
      <w:r w:rsidRPr="006057CE">
        <w:rPr>
          <w:iCs/>
        </w:rPr>
        <w:fldChar w:fldCharType="separate"/>
      </w:r>
      <w:r w:rsidR="007B75BD" w:rsidRPr="007B75BD">
        <w:rPr>
          <w:iCs/>
          <w:noProof/>
          <w:vertAlign w:val="superscript"/>
        </w:rPr>
        <w:t>22,23,41,42</w:t>
      </w:r>
      <w:r w:rsidRPr="006057CE">
        <w:rPr>
          <w:iCs/>
        </w:rPr>
        <w:fldChar w:fldCharType="end"/>
      </w:r>
      <w:r w:rsidRPr="006057CE">
        <w:rPr>
          <w:iCs/>
        </w:rPr>
        <w:t xml:space="preserve">. This highlights the risk from long-range pollution on Arctic marine top predators and Arctic biodiversity as previously outlined </w:t>
      </w:r>
      <w:r w:rsidRPr="006057CE">
        <w:rPr>
          <w:iCs/>
        </w:rPr>
        <w:fldChar w:fldCharType="begin">
          <w:fldData xml:space="preserve">PEVuZE5vdGU+PENpdGU+PEF1dGhvcj5EaWV0ejwvQXV0aG9yPjxZZWFyPjIwMTU8L1llYXI+PFJl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</w:fldData>
        </w:fldChar>
      </w:r>
      <w:r w:rsidR="007B75BD">
        <w:rPr>
          <w:iCs/>
        </w:rPr>
        <w:instrText xml:space="preserve"> ADDIN EN.CITE </w:instrText>
      </w:r>
      <w:r w:rsidR="007B75BD">
        <w:rPr>
          <w:iCs/>
        </w:rPr>
        <w:fldChar w:fldCharType="begin">
          <w:fldData xml:space="preserve">PEVuZE5vdGU+PENpdGU+PEF1dGhvcj5EaWV0ejwvQXV0aG9yPjxZZWFyPjIwMTU8L1llYXI+PFJl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</w:fldData>
        </w:fldChar>
      </w:r>
      <w:r w:rsidR="007B75BD">
        <w:rPr>
          <w:iCs/>
        </w:rPr>
        <w:instrText xml:space="preserve"> ADDIN EN.CITE.DATA </w:instrText>
      </w:r>
      <w:r w:rsidR="007B75BD">
        <w:rPr>
          <w:iCs/>
        </w:rPr>
      </w:r>
      <w:r w:rsidR="007B75BD">
        <w:rPr>
          <w:iCs/>
        </w:rPr>
        <w:fldChar w:fldCharType="end"/>
      </w:r>
      <w:r w:rsidRPr="006057CE">
        <w:rPr>
          <w:iCs/>
        </w:rPr>
      </w:r>
      <w:r w:rsidRPr="006057CE">
        <w:rPr>
          <w:iCs/>
        </w:rPr>
        <w:fldChar w:fldCharType="separate"/>
      </w:r>
      <w:r w:rsidR="007B75BD" w:rsidRPr="007B75BD">
        <w:rPr>
          <w:iCs/>
          <w:noProof/>
          <w:vertAlign w:val="superscript"/>
        </w:rPr>
        <w:t>10,22,23</w:t>
      </w:r>
      <w:r w:rsidRPr="006057CE">
        <w:rPr>
          <w:iCs/>
        </w:rPr>
        <w:fldChar w:fldCharType="end"/>
      </w:r>
      <w:r w:rsidRPr="006057CE">
        <w:rPr>
          <w:iCs/>
        </w:rPr>
        <w:t>.</w:t>
      </w:r>
    </w:p>
    <w:p w14:paraId="223063C5" w14:textId="7FD822FE" w:rsidR="00CF78EC" w:rsidRPr="006057CE" w:rsidRDefault="00CF78EC" w:rsidP="00E44AD9">
      <w:pPr>
        <w:pStyle w:val="Paragraph"/>
        <w:spacing w:before="0" w:line="360" w:lineRule="auto"/>
        <w:ind w:firstLine="0"/>
        <w:jc w:val="both"/>
      </w:pPr>
    </w:p>
    <w:p w14:paraId="1EB5FAF9" w14:textId="4B3E26E3" w:rsidR="00971E3B" w:rsidRPr="006057CE" w:rsidRDefault="00877B18" w:rsidP="00E44AD9">
      <w:pPr>
        <w:pStyle w:val="Paragraph"/>
        <w:spacing w:before="0" w:line="360" w:lineRule="auto"/>
        <w:ind w:firstLine="0"/>
        <w:jc w:val="center"/>
      </w:pPr>
      <w:r w:rsidRPr="006057CE">
        <w:rPr>
          <w:noProof/>
        </w:rPr>
        <w:drawing>
          <wp:inline distT="0" distB="0" distL="0" distR="0" wp14:anchorId="2A66B00D" wp14:editId="78653801">
            <wp:extent cx="6117595" cy="1723293"/>
            <wp:effectExtent l="0" t="0" r="0" b="0"/>
            <wp:docPr id="110300005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000050" name="Graphic 1103000050"/>
                    <pic:cNvPicPr/>
                  </pic:nvPicPr>
                  <pic:blipFill rotWithShape="1">
                    <a:blip r:embed="rId14">
                      <a:extLst>
                        <a:ext uri="{96DAC541-7B7A-43D3-8B79-37D633B846F1}">
                          <asvg:svgBlip xmlns:asvg="http://schemas.microsoft.com/office/drawing/2016/SVG/main" r:embed="rId15"/>
                        </a:ext>
                      </a:extLst>
                    </a:blip>
                    <a:srcRect l="2742" t="6403" r="3335" b="74889"/>
                    <a:stretch/>
                  </pic:blipFill>
                  <pic:spPr bwMode="auto">
                    <a:xfrm>
                      <a:off x="0" y="0"/>
                      <a:ext cx="6159027" cy="1734964"/>
                    </a:xfrm>
                    <a:prstGeom prst="rect">
                      <a:avLst/>
                    </a:prstGeom>
                    <a:ln>
                      <a:noFill/>
                    </a:ln>
                    <a:extLst>
                      <a:ext uri="{53640926-AAD7-44D8-BBD7-CCE9431645EC}">
                        <a14:shadowObscured xmlns:a14="http://schemas.microsoft.com/office/drawing/2010/main"/>
                      </a:ext>
                    </a:extLst>
                  </pic:spPr>
                </pic:pic>
              </a:graphicData>
            </a:graphic>
          </wp:inline>
        </w:drawing>
      </w:r>
    </w:p>
    <w:p w14:paraId="5EDE9B1D" w14:textId="3FC4C8F2" w:rsidR="000419EE" w:rsidRPr="006057CE" w:rsidRDefault="00971E3B" w:rsidP="00E44AD9">
      <w:pPr>
        <w:pStyle w:val="Paragraph"/>
        <w:spacing w:before="0" w:line="360" w:lineRule="auto"/>
        <w:ind w:firstLine="0"/>
        <w:jc w:val="both"/>
      </w:pPr>
      <w:r w:rsidRPr="006057CE">
        <w:rPr>
          <w:b/>
          <w:bCs/>
        </w:rPr>
        <w:t xml:space="preserve">Figure </w:t>
      </w:r>
      <w:r w:rsidR="004C07CC" w:rsidRPr="006057CE">
        <w:rPr>
          <w:b/>
          <w:bCs/>
        </w:rPr>
        <w:t>2</w:t>
      </w:r>
      <w:r w:rsidRPr="006057CE">
        <w:rPr>
          <w:b/>
          <w:bCs/>
        </w:rPr>
        <w:t>.</w:t>
      </w:r>
      <w:r w:rsidRPr="006057CE">
        <w:t xml:space="preserve"> Box plot of Ʃ</w:t>
      </w:r>
      <w:r w:rsidRPr="006057CE">
        <w:rPr>
          <w:vertAlign w:val="subscript"/>
        </w:rPr>
        <w:t>4</w:t>
      </w:r>
      <w:r w:rsidRPr="006057CE">
        <w:t xml:space="preserve">PFAS in </w:t>
      </w:r>
      <w:r w:rsidR="006A5122" w:rsidRPr="006057CE">
        <w:t>liver and muscle tissue from polar bear</w:t>
      </w:r>
      <w:r w:rsidR="00787596" w:rsidRPr="006057CE">
        <w:t>s</w:t>
      </w:r>
      <w:r w:rsidR="006A5122" w:rsidRPr="006057CE">
        <w:t xml:space="preserve"> and ringed seal</w:t>
      </w:r>
      <w:r w:rsidR="00787596" w:rsidRPr="006057CE">
        <w:t>s</w:t>
      </w:r>
      <w:r w:rsidR="006A5122" w:rsidRPr="006057CE">
        <w:t xml:space="preserve"> collected in</w:t>
      </w:r>
      <w:r w:rsidRPr="006057CE">
        <w:t xml:space="preserve"> Ittoqqortoormiit, East Greenland, in the period 2006-2020</w:t>
      </w:r>
      <w:r w:rsidR="00787596" w:rsidRPr="006057CE">
        <w:t xml:space="preserve"> (left panel) and c</w:t>
      </w:r>
      <w:r w:rsidR="000419EE" w:rsidRPr="006057CE">
        <w:t>orrelations of Ʃ</w:t>
      </w:r>
      <w:r w:rsidR="000419EE" w:rsidRPr="006057CE">
        <w:rPr>
          <w:vertAlign w:val="subscript"/>
        </w:rPr>
        <w:t>4</w:t>
      </w:r>
      <w:r w:rsidR="000419EE" w:rsidRPr="006057CE">
        <w:t>PFAS in liver and muscle tissue for polar bear and ringed seal</w:t>
      </w:r>
      <w:r w:rsidR="00787596" w:rsidRPr="006057CE">
        <w:t xml:space="preserve"> (mid and right panels)</w:t>
      </w:r>
      <w:r w:rsidR="009460E5" w:rsidRPr="006057CE">
        <w:t>.</w:t>
      </w:r>
    </w:p>
    <w:p w14:paraId="51202CDC" w14:textId="1CF18D11" w:rsidR="0021053B" w:rsidRPr="006057CE" w:rsidRDefault="0021053B" w:rsidP="00E44AD9">
      <w:pPr>
        <w:pStyle w:val="Paragraph"/>
        <w:spacing w:before="0" w:line="360" w:lineRule="auto"/>
        <w:ind w:firstLine="0"/>
        <w:jc w:val="both"/>
      </w:pPr>
    </w:p>
    <w:p w14:paraId="209A2C48" w14:textId="043DAE93" w:rsidR="00AA4380" w:rsidRPr="006057CE" w:rsidRDefault="00DF6A18" w:rsidP="00E44AD9">
      <w:pPr>
        <w:pStyle w:val="Paragraph"/>
        <w:spacing w:before="0" w:line="360" w:lineRule="auto"/>
        <w:ind w:firstLine="0"/>
        <w:jc w:val="both"/>
        <w:rPr>
          <w:b/>
          <w:bCs/>
        </w:rPr>
      </w:pPr>
      <w:r w:rsidRPr="006057CE">
        <w:rPr>
          <w:b/>
          <w:bCs/>
        </w:rPr>
        <w:t>Human e</w:t>
      </w:r>
      <w:r w:rsidR="00AA4380" w:rsidRPr="006057CE">
        <w:rPr>
          <w:b/>
          <w:bCs/>
        </w:rPr>
        <w:t xml:space="preserve">xposure </w:t>
      </w:r>
      <w:r w:rsidR="009E138F" w:rsidRPr="006057CE">
        <w:rPr>
          <w:b/>
          <w:bCs/>
        </w:rPr>
        <w:t>and risks</w:t>
      </w:r>
    </w:p>
    <w:p w14:paraId="4FC84E42" w14:textId="2BE2A58A" w:rsidR="00D4417E" w:rsidRPr="006057CE" w:rsidRDefault="000276C7" w:rsidP="00E44AD9">
      <w:pPr>
        <w:pStyle w:val="Paragraph"/>
        <w:spacing w:before="0" w:line="360" w:lineRule="auto"/>
        <w:ind w:firstLine="284"/>
        <w:jc w:val="both"/>
      </w:pPr>
      <w:r w:rsidRPr="006057CE">
        <w:t>We</w:t>
      </w:r>
      <w:r w:rsidR="00500B68" w:rsidRPr="006057CE">
        <w:t>ekly consumption of ringed seal muscle and liver varies in the community to a greater exte</w:t>
      </w:r>
      <w:r w:rsidR="00CD618C" w:rsidRPr="006057CE">
        <w:t>nt</w:t>
      </w:r>
      <w:r w:rsidR="00500B68" w:rsidRPr="006057CE">
        <w:t xml:space="preserve"> than consumption of polar bear muscle (</w:t>
      </w:r>
      <w:r w:rsidR="006531C9" w:rsidRPr="006057CE">
        <w:t>t</w:t>
      </w:r>
      <w:r w:rsidR="00500B68" w:rsidRPr="006057CE">
        <w:t xml:space="preserve">able S1). </w:t>
      </w:r>
      <w:r w:rsidR="0052571F" w:rsidRPr="006057CE">
        <w:t>Based on the EFSA TWI threshold value of 4.4 ng/kg b</w:t>
      </w:r>
      <w:r w:rsidR="00A91B91">
        <w:t xml:space="preserve">ody </w:t>
      </w:r>
      <w:r w:rsidR="00233E9A">
        <w:t>w</w:t>
      </w:r>
      <w:r w:rsidR="00A91B91">
        <w:t>eight</w:t>
      </w:r>
      <w:r w:rsidR="0052571F" w:rsidRPr="006057CE">
        <w:t>/w</w:t>
      </w:r>
      <w:r w:rsidR="00BC2A09">
        <w:t>ee</w:t>
      </w:r>
      <w:r w:rsidR="0052571F" w:rsidRPr="006057CE">
        <w:t xml:space="preserve">k for </w:t>
      </w:r>
      <w:r w:rsidR="00F1708B" w:rsidRPr="006057CE">
        <w:t xml:space="preserve">long-term </w:t>
      </w:r>
      <w:r w:rsidR="0052571F" w:rsidRPr="006057CE">
        <w:t>∑</w:t>
      </w:r>
      <w:r w:rsidR="0052571F" w:rsidRPr="006057CE">
        <w:rPr>
          <w:vertAlign w:val="subscript"/>
        </w:rPr>
        <w:t>4</w:t>
      </w:r>
      <w:r w:rsidR="0052571F" w:rsidRPr="006057CE">
        <w:t>PFAS</w:t>
      </w:r>
      <w:r w:rsidR="00F1708B" w:rsidRPr="006057CE">
        <w:t xml:space="preserve"> exposure</w:t>
      </w:r>
      <w:r w:rsidR="0052571F" w:rsidRPr="006057CE">
        <w:t xml:space="preserve"> and the median concentration of ∑</w:t>
      </w:r>
      <w:r w:rsidR="0052571F" w:rsidRPr="006057CE">
        <w:rPr>
          <w:vertAlign w:val="subscript"/>
        </w:rPr>
        <w:t>4</w:t>
      </w:r>
      <w:r w:rsidR="0052571F" w:rsidRPr="006057CE">
        <w:t xml:space="preserve">PFAS of </w:t>
      </w:r>
      <w:r w:rsidR="001948CE" w:rsidRPr="006057CE">
        <w:t xml:space="preserve">13.3 </w:t>
      </w:r>
      <w:r w:rsidR="0052571F" w:rsidRPr="006057CE">
        <w:t xml:space="preserve">ng/g ww (25th-75th percentile: </w:t>
      </w:r>
      <w:r w:rsidR="007857C2" w:rsidRPr="006057CE">
        <w:t>10.6-18.</w:t>
      </w:r>
      <w:r w:rsidR="006C37A9" w:rsidRPr="006057CE">
        <w:t>8</w:t>
      </w:r>
      <w:r w:rsidR="0052571F" w:rsidRPr="006057CE">
        <w:t xml:space="preserve"> ng/g ww) in polar bear muscle, we estimate </w:t>
      </w:r>
      <w:r w:rsidR="00787596" w:rsidRPr="006057CE">
        <w:t xml:space="preserve">current </w:t>
      </w:r>
      <w:r w:rsidR="0052571F" w:rsidRPr="006057CE">
        <w:t>weekly consumption of polar bear muscle by children</w:t>
      </w:r>
      <w:r w:rsidR="002B4765" w:rsidRPr="006057CE">
        <w:t xml:space="preserve"> (30 Kg)</w:t>
      </w:r>
      <w:r w:rsidR="0052571F" w:rsidRPr="006057CE">
        <w:t>, women</w:t>
      </w:r>
      <w:r w:rsidR="002B4765" w:rsidRPr="006057CE">
        <w:t xml:space="preserve"> (60 Kg)</w:t>
      </w:r>
      <w:r w:rsidR="0052571F" w:rsidRPr="006057CE">
        <w:t xml:space="preserve"> and men</w:t>
      </w:r>
      <w:r w:rsidR="002B4765" w:rsidRPr="006057CE">
        <w:t xml:space="preserve"> (</w:t>
      </w:r>
      <w:r w:rsidR="00702C85" w:rsidRPr="006057CE">
        <w:t>70 Kg)</w:t>
      </w:r>
      <w:r w:rsidR="0052571F" w:rsidRPr="006057CE">
        <w:t xml:space="preserve"> should not exceed </w:t>
      </w:r>
      <w:r w:rsidR="004D349C" w:rsidRPr="006057CE">
        <w:t>9.9</w:t>
      </w:r>
      <w:r w:rsidR="0052571F" w:rsidRPr="006057CE">
        <w:t xml:space="preserve"> (</w:t>
      </w:r>
      <w:r w:rsidR="00F2068F" w:rsidRPr="006057CE">
        <w:t>7</w:t>
      </w:r>
      <w:r w:rsidR="0095666B" w:rsidRPr="006057CE">
        <w:t>.0</w:t>
      </w:r>
      <w:r w:rsidR="0052571F" w:rsidRPr="006057CE">
        <w:t>-</w:t>
      </w:r>
      <w:r w:rsidR="0095666B" w:rsidRPr="006057CE">
        <w:t>12.4</w:t>
      </w:r>
      <w:r w:rsidR="0052571F" w:rsidRPr="006057CE">
        <w:t xml:space="preserve">), </w:t>
      </w:r>
      <w:r w:rsidR="00F50D20" w:rsidRPr="006057CE">
        <w:t>19.8</w:t>
      </w:r>
      <w:r w:rsidR="0052571F" w:rsidRPr="006057CE">
        <w:t xml:space="preserve"> (</w:t>
      </w:r>
      <w:r w:rsidR="00F2068F" w:rsidRPr="006057CE">
        <w:t>14</w:t>
      </w:r>
      <w:r w:rsidR="0052571F" w:rsidRPr="006057CE">
        <w:t>-</w:t>
      </w:r>
      <w:r w:rsidR="0095666B" w:rsidRPr="006057CE">
        <w:t>24.8</w:t>
      </w:r>
      <w:r w:rsidR="0052571F" w:rsidRPr="006057CE">
        <w:t xml:space="preserve">) and </w:t>
      </w:r>
      <w:r w:rsidR="00F50D20" w:rsidRPr="006057CE">
        <w:t>23.1</w:t>
      </w:r>
      <w:r w:rsidR="0052571F" w:rsidRPr="006057CE">
        <w:t xml:space="preserve"> (</w:t>
      </w:r>
      <w:r w:rsidR="00F2068F" w:rsidRPr="006057CE">
        <w:t>16.4</w:t>
      </w:r>
      <w:r w:rsidR="0052571F" w:rsidRPr="006057CE">
        <w:t>-</w:t>
      </w:r>
      <w:r w:rsidR="0095666B" w:rsidRPr="006057CE">
        <w:t>29.0</w:t>
      </w:r>
      <w:r w:rsidR="0052571F" w:rsidRPr="006057CE">
        <w:t xml:space="preserve">) grams, respectively (Figure 3). Similarly, </w:t>
      </w:r>
      <w:r w:rsidR="00787596" w:rsidRPr="006057CE">
        <w:t xml:space="preserve">current </w:t>
      </w:r>
      <w:r w:rsidR="00CB28C6" w:rsidRPr="006057CE">
        <w:t xml:space="preserve">weekly </w:t>
      </w:r>
      <w:r w:rsidR="0052571F" w:rsidRPr="006057CE">
        <w:t xml:space="preserve">consumption of ringed seal liver by children, women and men should not exceed </w:t>
      </w:r>
      <w:r w:rsidR="0090706B" w:rsidRPr="006057CE">
        <w:t>3.4</w:t>
      </w:r>
      <w:r w:rsidR="0052571F" w:rsidRPr="006057CE">
        <w:t xml:space="preserve"> (</w:t>
      </w:r>
      <w:r w:rsidR="00E81845" w:rsidRPr="006057CE">
        <w:t>2.1</w:t>
      </w:r>
      <w:r w:rsidR="0052571F" w:rsidRPr="006057CE">
        <w:t>-</w:t>
      </w:r>
      <w:r w:rsidR="009D7FCB" w:rsidRPr="006057CE">
        <w:t>3.8</w:t>
      </w:r>
      <w:r w:rsidR="0052571F" w:rsidRPr="006057CE">
        <w:t xml:space="preserve">), </w:t>
      </w:r>
      <w:r w:rsidR="0090706B" w:rsidRPr="006057CE">
        <w:t>6.8</w:t>
      </w:r>
      <w:r w:rsidR="0052571F" w:rsidRPr="006057CE">
        <w:t xml:space="preserve"> (</w:t>
      </w:r>
      <w:r w:rsidR="00E81845" w:rsidRPr="006057CE">
        <w:t>4.3</w:t>
      </w:r>
      <w:r w:rsidR="0052571F" w:rsidRPr="006057CE">
        <w:t>-</w:t>
      </w:r>
      <w:r w:rsidR="009D7FCB" w:rsidRPr="006057CE">
        <w:t>7.5</w:t>
      </w:r>
      <w:r w:rsidR="0052571F" w:rsidRPr="006057CE">
        <w:t xml:space="preserve">) and </w:t>
      </w:r>
      <w:r w:rsidR="0090706B" w:rsidRPr="006057CE">
        <w:t>8.0</w:t>
      </w:r>
      <w:r w:rsidR="0052571F" w:rsidRPr="006057CE">
        <w:t xml:space="preserve"> (</w:t>
      </w:r>
      <w:r w:rsidR="00E81845" w:rsidRPr="006057CE">
        <w:t>5.0</w:t>
      </w:r>
      <w:r w:rsidR="0052571F" w:rsidRPr="006057CE">
        <w:t>-</w:t>
      </w:r>
      <w:r w:rsidR="009D7FCB" w:rsidRPr="006057CE">
        <w:t>8.8</w:t>
      </w:r>
      <w:r w:rsidR="0052571F" w:rsidRPr="006057CE">
        <w:t xml:space="preserve">) grams, respectively, and </w:t>
      </w:r>
      <w:r w:rsidR="00787596" w:rsidRPr="006057CE">
        <w:t xml:space="preserve">current </w:t>
      </w:r>
      <w:r w:rsidR="0052571F" w:rsidRPr="006057CE">
        <w:t xml:space="preserve">consumption of </w:t>
      </w:r>
      <w:r w:rsidR="0052571F" w:rsidRPr="006057CE">
        <w:lastRenderedPageBreak/>
        <w:t xml:space="preserve">ringed seal muscle by children, women and men should not exceed </w:t>
      </w:r>
      <w:r w:rsidR="00A25540" w:rsidRPr="006057CE">
        <w:t>23.6</w:t>
      </w:r>
      <w:r w:rsidR="0052571F" w:rsidRPr="006057CE">
        <w:t xml:space="preserve"> (</w:t>
      </w:r>
      <w:r w:rsidR="008304CA" w:rsidRPr="006057CE">
        <w:t>18.2</w:t>
      </w:r>
      <w:r w:rsidR="0052571F" w:rsidRPr="006057CE">
        <w:t>-</w:t>
      </w:r>
      <w:r w:rsidR="008304CA" w:rsidRPr="006057CE">
        <w:t>33.7</w:t>
      </w:r>
      <w:r w:rsidR="0052571F" w:rsidRPr="006057CE">
        <w:t xml:space="preserve">), </w:t>
      </w:r>
      <w:r w:rsidR="008304CA" w:rsidRPr="006057CE">
        <w:t>47.2</w:t>
      </w:r>
      <w:r w:rsidR="0052571F" w:rsidRPr="006057CE">
        <w:t xml:space="preserve"> (</w:t>
      </w:r>
      <w:r w:rsidR="00EC4FED" w:rsidRPr="006057CE">
        <w:t>36.5</w:t>
      </w:r>
      <w:r w:rsidR="0052571F" w:rsidRPr="006057CE">
        <w:t>-</w:t>
      </w:r>
      <w:r w:rsidR="00EC4FED" w:rsidRPr="006057CE">
        <w:t>67.3</w:t>
      </w:r>
      <w:r w:rsidR="0052571F" w:rsidRPr="006057CE">
        <w:t xml:space="preserve">) and </w:t>
      </w:r>
      <w:r w:rsidR="008304CA" w:rsidRPr="006057CE">
        <w:t>55.1</w:t>
      </w:r>
      <w:r w:rsidR="0052571F" w:rsidRPr="006057CE">
        <w:t xml:space="preserve"> (</w:t>
      </w:r>
      <w:r w:rsidR="00EC4FED" w:rsidRPr="006057CE">
        <w:t>42.5</w:t>
      </w:r>
      <w:r w:rsidR="0052571F" w:rsidRPr="006057CE">
        <w:t>-</w:t>
      </w:r>
      <w:r w:rsidR="00EC4FED" w:rsidRPr="006057CE">
        <w:t>78.6</w:t>
      </w:r>
      <w:r w:rsidR="0052571F" w:rsidRPr="006057CE">
        <w:t>) grams, respectively</w:t>
      </w:r>
      <w:r w:rsidR="00787596" w:rsidRPr="006057CE">
        <w:t xml:space="preserve"> </w:t>
      </w:r>
      <w:r w:rsidR="0052571F" w:rsidRPr="006057CE">
        <w:t>(Figure 3).</w:t>
      </w:r>
      <w:r w:rsidR="00307C04" w:rsidRPr="006057CE">
        <w:t xml:space="preserve"> Actual consumption</w:t>
      </w:r>
      <w:r w:rsidR="00B773D5" w:rsidRPr="006057CE">
        <w:t xml:space="preserve"> </w:t>
      </w:r>
      <w:r w:rsidR="00BF15AC" w:rsidRPr="006057CE">
        <w:t>shows</w:t>
      </w:r>
      <w:r w:rsidR="00B773D5" w:rsidRPr="006057CE">
        <w:t xml:space="preserve"> </w:t>
      </w:r>
      <w:r w:rsidR="00F54B9E" w:rsidRPr="006057CE">
        <w:t xml:space="preserve">current </w:t>
      </w:r>
      <w:r w:rsidR="00D232A3" w:rsidRPr="006057CE">
        <w:t xml:space="preserve">median </w:t>
      </w:r>
      <w:r w:rsidR="00247FCA" w:rsidRPr="006057CE">
        <w:t xml:space="preserve">weekly intake of the </w:t>
      </w:r>
      <w:r w:rsidR="00413DE5" w:rsidRPr="006057CE">
        <w:t>three</w:t>
      </w:r>
      <w:r w:rsidR="00247FCA" w:rsidRPr="006057CE">
        <w:t xml:space="preserve"> tissues being </w:t>
      </w:r>
      <w:r w:rsidR="00F54B9E" w:rsidRPr="006057CE">
        <w:t>280 grams in total</w:t>
      </w:r>
      <w:r w:rsidR="00D820A3" w:rsidRPr="006057CE">
        <w:t xml:space="preserve"> </w:t>
      </w:r>
      <w:r w:rsidR="00FB288E" w:rsidRPr="006057CE">
        <w:t>(</w:t>
      </w:r>
      <w:r w:rsidR="006531C9" w:rsidRPr="006057CE">
        <w:t>t</w:t>
      </w:r>
      <w:r w:rsidR="00FB288E" w:rsidRPr="006057CE">
        <w:t>able S</w:t>
      </w:r>
      <w:r w:rsidR="00412642" w:rsidRPr="006057CE">
        <w:t>1</w:t>
      </w:r>
      <w:r w:rsidR="00FB288E" w:rsidRPr="006057CE">
        <w:t>)</w:t>
      </w:r>
      <w:r w:rsidR="00F54B9E" w:rsidRPr="006057CE">
        <w:t xml:space="preserve">, highlighting </w:t>
      </w:r>
      <w:r w:rsidR="00BF15AC" w:rsidRPr="006057CE">
        <w:t>an</w:t>
      </w:r>
      <w:r w:rsidR="00A6291E" w:rsidRPr="006057CE">
        <w:t xml:space="preserve"> </w:t>
      </w:r>
      <w:r w:rsidR="002A536A" w:rsidRPr="006057CE">
        <w:t xml:space="preserve">unsustainable </w:t>
      </w:r>
      <w:r w:rsidR="00BF15AC" w:rsidRPr="006057CE">
        <w:t xml:space="preserve">long-term </w:t>
      </w:r>
      <w:r w:rsidR="00A6291E" w:rsidRPr="006057CE">
        <w:t xml:space="preserve">diet of polar bears and ringed seals </w:t>
      </w:r>
      <w:r w:rsidR="002A536A" w:rsidRPr="006057CE">
        <w:t>for th</w:t>
      </w:r>
      <w:r w:rsidR="00A81F59" w:rsidRPr="006057CE">
        <w:t>e Inuit</w:t>
      </w:r>
      <w:r w:rsidR="00CF034C" w:rsidRPr="006057CE">
        <w:t xml:space="preserve"> society</w:t>
      </w:r>
      <w:r w:rsidR="00A81F59" w:rsidRPr="006057CE">
        <w:t>.</w:t>
      </w:r>
    </w:p>
    <w:p w14:paraId="421FE4C6" w14:textId="77777777" w:rsidR="00D4417E" w:rsidRPr="006057CE" w:rsidRDefault="00D4417E" w:rsidP="00E44AD9">
      <w:pPr>
        <w:pStyle w:val="Paragraph"/>
        <w:spacing w:before="0" w:line="360" w:lineRule="auto"/>
        <w:ind w:firstLine="0"/>
        <w:jc w:val="center"/>
      </w:pPr>
      <w:r w:rsidRPr="006057CE">
        <w:rPr>
          <w:noProof/>
        </w:rPr>
        <w:drawing>
          <wp:inline distT="0" distB="0" distL="0" distR="0" wp14:anchorId="5C0648BF" wp14:editId="7821A498">
            <wp:extent cx="3729408" cy="5676900"/>
            <wp:effectExtent l="0" t="0" r="0" b="0"/>
            <wp:docPr id="2122369626"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395924" name="Graphic 1852395924"/>
                    <pic:cNvPicPr/>
                  </pic:nvPicPr>
                  <pic:blipFill rotWithShape="1">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rcRect t="3277" r="47777" b="40520"/>
                    <a:stretch/>
                  </pic:blipFill>
                  <pic:spPr bwMode="auto">
                    <a:xfrm>
                      <a:off x="0" y="0"/>
                      <a:ext cx="3733005" cy="5682375"/>
                    </a:xfrm>
                    <a:prstGeom prst="rect">
                      <a:avLst/>
                    </a:prstGeom>
                    <a:ln>
                      <a:noFill/>
                    </a:ln>
                    <a:extLst>
                      <a:ext uri="{53640926-AAD7-44D8-BBD7-CCE9431645EC}">
                        <a14:shadowObscured xmlns:a14="http://schemas.microsoft.com/office/drawing/2010/main"/>
                      </a:ext>
                    </a:extLst>
                  </pic:spPr>
                </pic:pic>
              </a:graphicData>
            </a:graphic>
          </wp:inline>
        </w:drawing>
      </w:r>
    </w:p>
    <w:p w14:paraId="76931401" w14:textId="54310EF7" w:rsidR="00D4417E" w:rsidRPr="006057CE" w:rsidRDefault="00D4417E" w:rsidP="00E44AD9">
      <w:pPr>
        <w:pStyle w:val="Paragraph"/>
        <w:spacing w:before="0" w:line="360" w:lineRule="auto"/>
        <w:ind w:firstLine="0"/>
        <w:jc w:val="both"/>
      </w:pPr>
      <w:r w:rsidRPr="006057CE">
        <w:rPr>
          <w:b/>
          <w:bCs/>
        </w:rPr>
        <w:t xml:space="preserve">Figure 3. </w:t>
      </w:r>
      <w:r w:rsidRPr="006057CE">
        <w:t>Tolerable weekly intake for individual table S2 and S3 ∑</w:t>
      </w:r>
      <w:r w:rsidRPr="006057CE">
        <w:rPr>
          <w:vertAlign w:val="subscript"/>
        </w:rPr>
        <w:t>4</w:t>
      </w:r>
      <w:r w:rsidRPr="006057CE">
        <w:t>PFAS tissue concentrations (</w:t>
      </w:r>
      <w:proofErr w:type="gramStart"/>
      <w:r w:rsidRPr="006057CE">
        <w:t>ng</w:t>
      </w:r>
      <w:proofErr w:type="gramEnd"/>
      <w:r w:rsidRPr="006057CE">
        <w:t xml:space="preserve">/g ww) for polar bear muscle (top), ringed seal muscle (mid) and ringed seal liver (bottom) </w:t>
      </w:r>
      <w:bookmarkStart w:id="9" w:name="_Hlk171423778"/>
      <w:r w:rsidRPr="006057CE">
        <w:t>for the period 2018-2020</w:t>
      </w:r>
      <w:bookmarkEnd w:id="9"/>
      <w:r w:rsidRPr="006057CE">
        <w:t>. TWI is shown for children (30 kg), adult women (60 kg), and adult men (70 kg). Solid and stipulated lines show median and quantile (25%, 75%) ∑</w:t>
      </w:r>
      <w:r w:rsidRPr="006057CE">
        <w:rPr>
          <w:vertAlign w:val="subscript"/>
        </w:rPr>
        <w:t>4</w:t>
      </w:r>
      <w:r w:rsidRPr="006057CE">
        <w:t xml:space="preserve">PFAS concentrations. </w:t>
      </w:r>
    </w:p>
    <w:p w14:paraId="67A2A23F" w14:textId="77777777" w:rsidR="00AD4997" w:rsidRPr="006057CE" w:rsidRDefault="00AD4997" w:rsidP="00E44AD9">
      <w:pPr>
        <w:pStyle w:val="Paragraph"/>
        <w:spacing w:before="0" w:line="360" w:lineRule="auto"/>
        <w:ind w:firstLine="0"/>
        <w:jc w:val="both"/>
      </w:pPr>
    </w:p>
    <w:p w14:paraId="5E82FF08" w14:textId="26B988A6" w:rsidR="00AD4997" w:rsidRPr="00AD4997" w:rsidRDefault="00AD4997" w:rsidP="008C136E">
      <w:pPr>
        <w:pStyle w:val="Paragraph"/>
        <w:spacing w:line="360" w:lineRule="auto"/>
        <w:ind w:firstLine="284"/>
        <w:jc w:val="both"/>
      </w:pPr>
      <w:r w:rsidRPr="00AD4997">
        <w:lastRenderedPageBreak/>
        <w:t>Using Monte Carlo simulated data on weekly liver and muscle consumption and associated ∑</w:t>
      </w:r>
      <w:r w:rsidRPr="00AD4997">
        <w:rPr>
          <w:vertAlign w:val="subscript"/>
        </w:rPr>
        <w:t>4</w:t>
      </w:r>
      <w:r w:rsidRPr="00AD4997">
        <w:t xml:space="preserve">PFAS concentrations, we estimate the percentage of the population above the EFSA TWI to be 84%, 80% and 69% for consumption of polar bear muscle, ringed seal liver, and ringed seal muscle, respectively (Figure 4A). Considering combined consumption of all three tissues from the two species, we estimate 89% of the population exceeds the EFSA TWI threshold for immunological health effects (Figure 4B). The high percentage of the population exceeding available toxicity guidelines reflects the long-range transport potential of PFAS combined with its persistence and high levels in marine species in the Arctic </w:t>
      </w:r>
      <w:r w:rsidRPr="00AD4997">
        <w:fldChar w:fldCharType="begin">
          <w:fldData xml:space="preserve">PEVuZE5vdGU+PENpdGU+PEF1dGhvcj5UdXJnZW9uIE8mYXBvcztCcmllbjwvQXV0aG9yPjxZZWFy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</w:fldData>
        </w:fldChar>
      </w:r>
      <w:r w:rsidR="007B75BD">
        <w:instrText xml:space="preserve"> ADDIN EN.CITE </w:instrText>
      </w:r>
      <w:r w:rsidR="007B75BD">
        <w:fldChar w:fldCharType="begin">
          <w:fldData xml:space="preserve">PEVuZE5vdGU+PENpdGU+PEF1dGhvcj5UdXJnZW9uIE8mYXBvcztCcmllbjwvQXV0aG9yPjxZZWFy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</w:fldData>
        </w:fldChar>
      </w:r>
      <w:r w:rsidR="007B75BD">
        <w:instrText xml:space="preserve"> ADDIN EN.CITE.DATA </w:instrText>
      </w:r>
      <w:r w:rsidR="007B75BD">
        <w:fldChar w:fldCharType="end"/>
      </w:r>
      <w:r w:rsidRPr="00AD4997">
        <w:fldChar w:fldCharType="separate"/>
      </w:r>
      <w:r w:rsidR="007B75BD" w:rsidRPr="007B75BD">
        <w:rPr>
          <w:noProof/>
          <w:vertAlign w:val="superscript"/>
        </w:rPr>
        <w:t>8,25,43-45</w:t>
      </w:r>
      <w:r w:rsidRPr="00AD4997">
        <w:fldChar w:fldCharType="end"/>
      </w:r>
      <w:r w:rsidRPr="00AD4997">
        <w:t xml:space="preserve">. Inuit in Ittoqqortoormiit have previously been found to have among the highest blood serum levels of PFAS in the circumpolar Arctic </w:t>
      </w:r>
      <w:r w:rsidRPr="00AD4997">
        <w:rPr>
          <w:vertAlign w:val="superscript"/>
        </w:rPr>
        <w:fldChar w:fldCharType="begin">
          <w:fldData xml:space="preserve">PEVuZE5vdGU+PENpdGU+PEF1dGhvcj5Tb25uZTwvQXV0aG9yPjxZZWFyPjIwMjM8L1llYXI+PFJl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</w:fldData>
        </w:fldChar>
      </w:r>
      <w:r w:rsidR="007B75BD">
        <w:rPr>
          <w:vertAlign w:val="superscript"/>
        </w:rPr>
        <w:instrText xml:space="preserve"> ADDIN EN.CITE </w:instrText>
      </w:r>
      <w:r w:rsidR="007B75BD">
        <w:rPr>
          <w:vertAlign w:val="superscript"/>
        </w:rPr>
        <w:fldChar w:fldCharType="begin">
          <w:fldData xml:space="preserve">PEVuZE5vdGU+PENpdGU+PEF1dGhvcj5Tb25uZTwvQXV0aG9yPjxZZWFyPjIwMjM8L1llYXI+PFJl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</w:fldData>
        </w:fldChar>
      </w:r>
      <w:r w:rsidR="007B75BD">
        <w:rPr>
          <w:vertAlign w:val="superscript"/>
        </w:rPr>
        <w:instrText xml:space="preserve"> ADDIN EN.CITE.DATA </w:instrText>
      </w:r>
      <w:r w:rsidR="007B75BD">
        <w:rPr>
          <w:vertAlign w:val="superscript"/>
        </w:rPr>
      </w:r>
      <w:r w:rsidR="007B75BD">
        <w:rPr>
          <w:vertAlign w:val="superscript"/>
        </w:rPr>
        <w:fldChar w:fldCharType="end"/>
      </w:r>
      <w:r w:rsidRPr="00AD4997">
        <w:rPr>
          <w:vertAlign w:val="superscript"/>
        </w:rPr>
      </w:r>
      <w:r w:rsidRPr="00AD4997">
        <w:rPr>
          <w:vertAlign w:val="superscript"/>
        </w:rPr>
        <w:fldChar w:fldCharType="separate"/>
      </w:r>
      <w:r w:rsidR="007B75BD">
        <w:rPr>
          <w:noProof/>
          <w:vertAlign w:val="superscript"/>
        </w:rPr>
        <w:t>8,46</w:t>
      </w:r>
      <w:r w:rsidRPr="00AD4997">
        <w:fldChar w:fldCharType="end"/>
      </w:r>
      <w:r w:rsidRPr="00AD4997">
        <w:rPr>
          <w:vertAlign w:val="superscript"/>
        </w:rPr>
        <w:t>, Lohmann et al. in review</w:t>
      </w:r>
      <w:r w:rsidRPr="00AD4997">
        <w:t xml:space="preserve">. In fact, polar bear consumers in East Greenland have the highest reported non-occupationally exposed serum concentrations worldwide despite its remoteness </w:t>
      </w:r>
      <w:r w:rsidRPr="00AD4997">
        <w:fldChar w:fldCharType="begin">
          <w:fldData xml:space="preserve">PEVuZE5vdGU+PENpdGU+PEF1dGhvcj5Tb25uZTwvQXV0aG9yPjxZZWFyPjIwMjM8L1llYXI+PFJl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</w:fldData>
        </w:fldChar>
      </w:r>
      <w:r w:rsidR="007B75BD">
        <w:instrText xml:space="preserve"> ADDIN EN.CITE </w:instrText>
      </w:r>
      <w:r w:rsidR="007B75BD">
        <w:fldChar w:fldCharType="begin">
          <w:fldData xml:space="preserve">PEVuZE5vdGU+PENpdGU+PEF1dGhvcj5Tb25uZTwvQXV0aG9yPjxZZWFyPjIwMjM8L1llYXI+PFJl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</w:fldData>
        </w:fldChar>
      </w:r>
      <w:r w:rsidR="007B75BD">
        <w:instrText xml:space="preserve"> ADDIN EN.CITE.DATA </w:instrText>
      </w:r>
      <w:r w:rsidR="007B75BD">
        <w:fldChar w:fldCharType="end"/>
      </w:r>
      <w:r w:rsidRPr="00AD4997">
        <w:fldChar w:fldCharType="separate"/>
      </w:r>
      <w:r w:rsidR="007B75BD" w:rsidRPr="007B75BD">
        <w:rPr>
          <w:noProof/>
          <w:vertAlign w:val="superscript"/>
        </w:rPr>
        <w:t>8,46</w:t>
      </w:r>
      <w:r w:rsidRPr="00AD4997">
        <w:fldChar w:fldCharType="end"/>
      </w:r>
      <w:r w:rsidRPr="00AD4997">
        <w:t xml:space="preserve">. This clearly highlights that there is a need to protect remote communities from high PFAS exposure through country food, including particularly pregnant and breast-feeding women that can transfer chemicals across the placenta and through milk </w:t>
      </w:r>
      <w:r w:rsidRPr="00AD4997">
        <w:fldChar w:fldCharType="begin">
          <w:fldData xml:space="preserve">PEVuZE5vdGU+PENpdGU+PEF1dGhvcj5BcHBlbDwvQXV0aG9yPjxZZWFyPjIwMjI8L1llYXI+PFJl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</w:fldData>
        </w:fldChar>
      </w:r>
      <w:r w:rsidR="007B75BD">
        <w:instrText xml:space="preserve"> ADDIN EN.CITE </w:instrText>
      </w:r>
      <w:r w:rsidR="007B75BD">
        <w:fldChar w:fldCharType="begin">
          <w:fldData xml:space="preserve">PEVuZE5vdGU+PENpdGU+PEF1dGhvcj5BcHBlbDwvQXV0aG9yPjxZZWFyPjIwMjI8L1llYXI+PFJl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</w:fldData>
        </w:fldChar>
      </w:r>
      <w:r w:rsidR="007B75BD">
        <w:instrText xml:space="preserve"> ADDIN EN.CITE.DATA </w:instrText>
      </w:r>
      <w:r w:rsidR="007B75BD">
        <w:fldChar w:fldCharType="end"/>
      </w:r>
      <w:r w:rsidRPr="00AD4997">
        <w:fldChar w:fldCharType="separate"/>
      </w:r>
      <w:r w:rsidR="007B75BD" w:rsidRPr="007B75BD">
        <w:rPr>
          <w:noProof/>
          <w:vertAlign w:val="superscript"/>
        </w:rPr>
        <w:t>47-49</w:t>
      </w:r>
      <w:r w:rsidRPr="00AD4997">
        <w:fldChar w:fldCharType="end"/>
      </w:r>
      <w:r w:rsidRPr="00AD4997">
        <w:t>.</w:t>
      </w:r>
    </w:p>
    <w:p w14:paraId="41D9AF06" w14:textId="77777777" w:rsidR="00AD4997" w:rsidRPr="006057CE" w:rsidRDefault="00AD4997" w:rsidP="00E44AD9">
      <w:pPr>
        <w:pStyle w:val="Paragraph"/>
        <w:spacing w:before="0" w:line="360" w:lineRule="auto"/>
        <w:ind w:firstLine="0"/>
        <w:jc w:val="both"/>
      </w:pPr>
    </w:p>
    <w:p w14:paraId="14841113" w14:textId="4577C41A" w:rsidR="00AC67C5" w:rsidRPr="006057CE" w:rsidRDefault="00293972" w:rsidP="00E44AD9">
      <w:pPr>
        <w:pStyle w:val="Paragraph"/>
        <w:spacing w:before="0" w:line="360" w:lineRule="auto"/>
        <w:ind w:firstLine="0"/>
        <w:jc w:val="both"/>
      </w:pPr>
      <w:r w:rsidRPr="006057CE">
        <w:rPr>
          <w:noProof/>
        </w:rPr>
        <w:drawing>
          <wp:inline distT="0" distB="0" distL="0" distR="0" wp14:anchorId="1EAAE114" wp14:editId="7943BED9">
            <wp:extent cx="6098650" cy="3760274"/>
            <wp:effectExtent l="0" t="0" r="0" b="0"/>
            <wp:docPr id="201655498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554989" name="Graphic 2016554989"/>
                    <pic:cNvPicPr/>
                  </pic:nvPicPr>
                  <pic:blipFill rotWithShape="1">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rcRect l="5389" t="3905" b="54849"/>
                    <a:stretch/>
                  </pic:blipFill>
                  <pic:spPr bwMode="auto">
                    <a:xfrm>
                      <a:off x="0" y="0"/>
                      <a:ext cx="6106582" cy="3765165"/>
                    </a:xfrm>
                    <a:prstGeom prst="rect">
                      <a:avLst/>
                    </a:prstGeom>
                    <a:ln>
                      <a:noFill/>
                    </a:ln>
                    <a:extLst>
                      <a:ext uri="{53640926-AAD7-44D8-BBD7-CCE9431645EC}">
                        <a14:shadowObscured xmlns:a14="http://schemas.microsoft.com/office/drawing/2010/main"/>
                      </a:ext>
                    </a:extLst>
                  </pic:spPr>
                </pic:pic>
              </a:graphicData>
            </a:graphic>
          </wp:inline>
        </w:drawing>
      </w:r>
    </w:p>
    <w:p w14:paraId="04B92E9E" w14:textId="5D5FE479" w:rsidR="003D4405" w:rsidRPr="006057CE" w:rsidRDefault="003D4405" w:rsidP="00E44AD9">
      <w:pPr>
        <w:pStyle w:val="Paragraph"/>
        <w:spacing w:before="0" w:line="360" w:lineRule="auto"/>
        <w:ind w:firstLine="0"/>
        <w:jc w:val="both"/>
      </w:pPr>
      <w:r w:rsidRPr="006057CE">
        <w:rPr>
          <w:b/>
          <w:bCs/>
        </w:rPr>
        <w:t xml:space="preserve">Figure </w:t>
      </w:r>
      <w:r w:rsidR="00825F93" w:rsidRPr="006057CE">
        <w:rPr>
          <w:b/>
          <w:bCs/>
        </w:rPr>
        <w:t>4</w:t>
      </w:r>
      <w:r w:rsidRPr="006057CE">
        <w:rPr>
          <w:b/>
          <w:bCs/>
        </w:rPr>
        <w:t>.</w:t>
      </w:r>
      <w:r w:rsidRPr="006057CE">
        <w:t xml:space="preserve"> </w:t>
      </w:r>
      <w:r w:rsidR="00EE0143" w:rsidRPr="006057CE">
        <w:t>A.</w:t>
      </w:r>
      <w:r w:rsidR="007D7473" w:rsidRPr="006057CE">
        <w:t xml:space="preserve"> </w:t>
      </w:r>
      <w:r w:rsidR="00EE0143" w:rsidRPr="006057CE">
        <w:t xml:space="preserve">Empirical and </w:t>
      </w:r>
      <w:r w:rsidRPr="006057CE">
        <w:t>Monte Carlo simulat</w:t>
      </w:r>
      <w:r w:rsidR="00EE0143" w:rsidRPr="006057CE">
        <w:t>ed data</w:t>
      </w:r>
      <w:r w:rsidRPr="006057CE">
        <w:t xml:space="preserve"> of weekly consumption</w:t>
      </w:r>
      <w:r w:rsidR="00C5087A" w:rsidRPr="006057CE">
        <w:t xml:space="preserve"> (gram)</w:t>
      </w:r>
      <w:r w:rsidRPr="006057CE">
        <w:t xml:space="preserve"> of </w:t>
      </w:r>
      <w:r w:rsidR="00EE0143" w:rsidRPr="006057CE">
        <w:t>polar bear muscle, ringed seal liver, ringed seal muscle, and combination of all three</w:t>
      </w:r>
      <w:r w:rsidR="007D7473" w:rsidRPr="006057CE">
        <w:t>.</w:t>
      </w:r>
      <w:r w:rsidR="00A42C77" w:rsidRPr="006057CE">
        <w:t xml:space="preserve"> </w:t>
      </w:r>
      <w:r w:rsidR="00EE0143" w:rsidRPr="006057CE">
        <w:t>B.</w:t>
      </w:r>
      <w:r w:rsidR="007D7473" w:rsidRPr="006057CE">
        <w:t xml:space="preserve"> </w:t>
      </w:r>
      <w:r w:rsidR="007E069F" w:rsidRPr="006057CE">
        <w:t xml:space="preserve">Monte Carlo simulation </w:t>
      </w:r>
      <w:r w:rsidR="007E069F" w:rsidRPr="006057CE">
        <w:lastRenderedPageBreak/>
        <w:t xml:space="preserve">of </w:t>
      </w:r>
      <w:r w:rsidR="00261532" w:rsidRPr="006057CE">
        <w:t>∑</w:t>
      </w:r>
      <w:r w:rsidR="00261532" w:rsidRPr="006057CE">
        <w:rPr>
          <w:vertAlign w:val="subscript"/>
        </w:rPr>
        <w:t>4</w:t>
      </w:r>
      <w:r w:rsidR="00261532" w:rsidRPr="006057CE">
        <w:t xml:space="preserve">PFAS </w:t>
      </w:r>
      <w:r w:rsidR="00EE0143" w:rsidRPr="006057CE">
        <w:t xml:space="preserve">weekly intake </w:t>
      </w:r>
      <w:r w:rsidR="00FF7106" w:rsidRPr="006057CE">
        <w:t>(ng</w:t>
      </w:r>
      <w:r w:rsidR="00EE0143" w:rsidRPr="006057CE">
        <w:t>/kg b</w:t>
      </w:r>
      <w:r w:rsidR="00A91B91">
        <w:t>ody weight</w:t>
      </w:r>
      <w:r w:rsidR="00EE0143" w:rsidRPr="006057CE">
        <w:t>/w</w:t>
      </w:r>
      <w:r w:rsidR="00A91B91">
        <w:t>ee</w:t>
      </w:r>
      <w:r w:rsidR="00EE0143" w:rsidRPr="006057CE">
        <w:t>k</w:t>
      </w:r>
      <w:r w:rsidR="00FF7106" w:rsidRPr="006057CE">
        <w:t xml:space="preserve">) </w:t>
      </w:r>
      <w:r w:rsidR="00EE0143" w:rsidRPr="006057CE">
        <w:t xml:space="preserve">compared to the EFSA </w:t>
      </w:r>
      <w:r w:rsidR="007D7473" w:rsidRPr="006057CE">
        <w:t>TW</w:t>
      </w:r>
      <w:r w:rsidR="00317E5D" w:rsidRPr="006057CE">
        <w:t>I</w:t>
      </w:r>
      <w:r w:rsidR="007D7473" w:rsidRPr="006057CE">
        <w:t xml:space="preserve"> </w:t>
      </w:r>
      <w:r w:rsidR="00EE0143" w:rsidRPr="006057CE">
        <w:t xml:space="preserve">of 4.4 ng/kg </w:t>
      </w:r>
      <w:r w:rsidR="00A91B91" w:rsidRPr="006057CE">
        <w:t>b</w:t>
      </w:r>
      <w:r w:rsidR="00A91B91">
        <w:t>ody weight</w:t>
      </w:r>
      <w:r w:rsidR="00A91B91" w:rsidRPr="006057CE">
        <w:t>/w</w:t>
      </w:r>
      <w:r w:rsidR="00A91B91">
        <w:t>ee</w:t>
      </w:r>
      <w:r w:rsidR="00A91B91" w:rsidRPr="006057CE">
        <w:t>k</w:t>
      </w:r>
      <w:r w:rsidR="00EE0143" w:rsidRPr="006057CE">
        <w:t>.</w:t>
      </w:r>
      <w:r w:rsidR="00EC708D" w:rsidRPr="006057CE">
        <w:t xml:space="preserve"> </w:t>
      </w:r>
      <w:r w:rsidR="003409E8" w:rsidRPr="006057CE">
        <w:t>B</w:t>
      </w:r>
      <w:r w:rsidR="00547C2D" w:rsidRPr="006057CE">
        <w:t xml:space="preserve">ased on </w:t>
      </w:r>
      <w:r w:rsidR="0028432F" w:rsidRPr="006057CE">
        <w:t xml:space="preserve">tissue </w:t>
      </w:r>
      <w:r w:rsidR="00547C2D" w:rsidRPr="006057CE">
        <w:t xml:space="preserve">data from </w:t>
      </w:r>
      <w:r w:rsidR="0028432F" w:rsidRPr="006057CE">
        <w:t xml:space="preserve">the period </w:t>
      </w:r>
      <w:r w:rsidR="00547C2D" w:rsidRPr="006057CE">
        <w:t>2018-2020</w:t>
      </w:r>
      <w:r w:rsidR="007200B8" w:rsidRPr="006057CE">
        <w:t>.</w:t>
      </w:r>
    </w:p>
    <w:p w14:paraId="71C5C29E" w14:textId="3AFD7C2D" w:rsidR="00AA4380" w:rsidRPr="006057CE" w:rsidRDefault="007A55FC" w:rsidP="00E44AD9">
      <w:pPr>
        <w:pStyle w:val="Paragraph"/>
        <w:spacing w:before="0" w:line="360" w:lineRule="auto"/>
        <w:ind w:firstLine="0"/>
        <w:jc w:val="both"/>
        <w:rPr>
          <w:b/>
          <w:bCs/>
        </w:rPr>
      </w:pPr>
      <w:r w:rsidRPr="006057CE">
        <w:rPr>
          <w:b/>
          <w:bCs/>
        </w:rPr>
        <w:t>Temporal trends and predicted f</w:t>
      </w:r>
      <w:r w:rsidR="00AA4380" w:rsidRPr="006057CE">
        <w:rPr>
          <w:b/>
          <w:bCs/>
        </w:rPr>
        <w:t xml:space="preserve">uture </w:t>
      </w:r>
      <w:r w:rsidRPr="006057CE">
        <w:rPr>
          <w:b/>
          <w:bCs/>
        </w:rPr>
        <w:t>PFAS intake</w:t>
      </w:r>
    </w:p>
    <w:p w14:paraId="33BF9541" w14:textId="044DF122" w:rsidR="000276C7" w:rsidRPr="006057CE" w:rsidRDefault="00BD4D71" w:rsidP="00E44AD9">
      <w:pPr>
        <w:pStyle w:val="Paragraph"/>
        <w:spacing w:before="0" w:line="360" w:lineRule="auto"/>
        <w:ind w:firstLine="284"/>
        <w:jc w:val="both"/>
      </w:pPr>
      <w:r w:rsidRPr="006057CE">
        <w:t xml:space="preserve">Our temporal trend analysis revealed that </w:t>
      </w:r>
      <w:r w:rsidR="00E7566E" w:rsidRPr="006057CE">
        <w:t>the</w:t>
      </w:r>
      <w:r w:rsidR="00AF2A6C" w:rsidRPr="006057CE">
        <w:t xml:space="preserve"> annual %-change for</w:t>
      </w:r>
      <w:r w:rsidR="00E7566E" w:rsidRPr="006057CE">
        <w:t xml:space="preserve"> </w:t>
      </w:r>
      <w:r w:rsidR="00AF2A6C" w:rsidRPr="006057CE">
        <w:rPr>
          <w:lang w:eastAsia="da-DK"/>
        </w:rPr>
        <w:t>Ʃ</w:t>
      </w:r>
      <w:r w:rsidR="00AF2A6C" w:rsidRPr="006057CE">
        <w:rPr>
          <w:vertAlign w:val="subscript"/>
          <w:lang w:eastAsia="da-DK"/>
        </w:rPr>
        <w:t>4</w:t>
      </w:r>
      <w:r w:rsidR="00AF2A6C" w:rsidRPr="006057CE">
        <w:rPr>
          <w:lang w:eastAsia="da-DK"/>
        </w:rPr>
        <w:t>PFAS</w:t>
      </w:r>
      <w:r w:rsidR="00AF2A6C" w:rsidRPr="006057CE">
        <w:t xml:space="preserve"> </w:t>
      </w:r>
      <w:r w:rsidR="00E7566E" w:rsidRPr="006057CE">
        <w:t xml:space="preserve">is non-linear </w:t>
      </w:r>
      <w:r w:rsidRPr="006057CE">
        <w:t xml:space="preserve">in polar bear liver, </w:t>
      </w:r>
      <w:r w:rsidR="00E7566E" w:rsidRPr="006057CE">
        <w:t xml:space="preserve">while </w:t>
      </w:r>
      <w:r w:rsidRPr="006057CE">
        <w:t xml:space="preserve">statistically significant linear declines were found </w:t>
      </w:r>
      <w:r w:rsidR="00E7566E" w:rsidRPr="006057CE">
        <w:t xml:space="preserve">for </w:t>
      </w:r>
      <w:r w:rsidRPr="006057CE">
        <w:t xml:space="preserve">polar bear </w:t>
      </w:r>
      <w:r w:rsidR="00E7566E" w:rsidRPr="006057CE">
        <w:t xml:space="preserve">muscle </w:t>
      </w:r>
      <w:r w:rsidR="00B429DE" w:rsidRPr="006057CE">
        <w:t>(</w:t>
      </w:r>
      <w:r w:rsidR="00916C92" w:rsidRPr="006057CE">
        <w:t xml:space="preserve">-4.2% per year) </w:t>
      </w:r>
      <w:r w:rsidRPr="006057CE">
        <w:t xml:space="preserve">and ringed seal </w:t>
      </w:r>
      <w:r w:rsidR="00E7566E" w:rsidRPr="006057CE">
        <w:t>liver</w:t>
      </w:r>
      <w:r w:rsidR="00916C92" w:rsidRPr="006057CE">
        <w:t xml:space="preserve"> (-11.7% per year)</w:t>
      </w:r>
      <w:r w:rsidRPr="006057CE">
        <w:t xml:space="preserve"> (Figure 5)</w:t>
      </w:r>
      <w:r w:rsidR="009F2D9C" w:rsidRPr="006057CE">
        <w:t>.</w:t>
      </w:r>
      <w:r w:rsidR="0065283C" w:rsidRPr="006057CE">
        <w:t xml:space="preserve"> </w:t>
      </w:r>
      <w:r w:rsidR="009A48B5" w:rsidRPr="006057CE">
        <w:rPr>
          <w:lang w:eastAsia="da-DK"/>
        </w:rPr>
        <w:t>Ʃ</w:t>
      </w:r>
      <w:r w:rsidR="009A48B5" w:rsidRPr="006057CE">
        <w:rPr>
          <w:vertAlign w:val="subscript"/>
          <w:lang w:eastAsia="da-DK"/>
        </w:rPr>
        <w:t>4</w:t>
      </w:r>
      <w:r w:rsidR="009A48B5" w:rsidRPr="006057CE">
        <w:rPr>
          <w:lang w:eastAsia="da-DK"/>
        </w:rPr>
        <w:t>PFAS</w:t>
      </w:r>
      <w:r w:rsidR="009A48B5" w:rsidRPr="006057CE">
        <w:t xml:space="preserve"> in ringed se</w:t>
      </w:r>
      <w:r w:rsidR="00376B88" w:rsidRPr="006057CE">
        <w:t>al muscle showed a non-significant de</w:t>
      </w:r>
      <w:r w:rsidR="00AE7F7D" w:rsidRPr="006057CE">
        <w:t>cline</w:t>
      </w:r>
      <w:r w:rsidR="00376B88" w:rsidRPr="006057CE">
        <w:t xml:space="preserve"> (-1.1% per year). </w:t>
      </w:r>
      <w:r w:rsidR="0029028A" w:rsidRPr="006057CE">
        <w:t xml:space="preserve">The declining trend in </w:t>
      </w:r>
      <w:r w:rsidR="0065283C" w:rsidRPr="006057CE">
        <w:t>polar bear muscle and ringed seal liver</w:t>
      </w:r>
      <w:r w:rsidR="00C02E9B" w:rsidRPr="006057CE">
        <w:t xml:space="preserve"> and muscle</w:t>
      </w:r>
      <w:r w:rsidR="0029028A" w:rsidRPr="006057CE">
        <w:t xml:space="preserve"> is relevant to Inuit as these are tissues routinely consumed, while the increasing trend in recent years for polar bear liver is less concerning for the community as they do not consume this tissue</w:t>
      </w:r>
      <w:r w:rsidR="00125FDA" w:rsidRPr="006057CE">
        <w:t xml:space="preserve"> to avoid hypervi</w:t>
      </w:r>
      <w:r w:rsidR="006B6754" w:rsidRPr="006057CE">
        <w:t>t</w:t>
      </w:r>
      <w:r w:rsidR="00125FDA" w:rsidRPr="006057CE">
        <w:t xml:space="preserve">aminosis A </w:t>
      </w:r>
      <w:r w:rsidR="00A43E5E" w:rsidRPr="006057CE">
        <w:fldChar w:fldCharType="begin"/>
      </w:r>
      <w:r w:rsidR="007B75BD">
        <w:instrText xml:space="preserve"> ADDIN EN.CITE &lt;EndNote&gt;&lt;Cite&gt;&lt;Author&gt;Rodahl&lt;/Author&gt;&lt;Year&gt;1943&lt;/Year&gt;&lt;RecNum&gt;2075&lt;/RecNum&gt;&lt;DisplayText&gt;&lt;style face="superscript"&gt;50&lt;/style&gt;&lt;/DisplayText&gt;&lt;record&gt;&lt;rec-number&gt;2075&lt;/rec-number&gt;&lt;foreign-keys&gt;&lt;key app="EN" db-id="dp5vpepp4se5zdezzz1xdezkrsftef92wfdx" timestamp="1722779088"&gt;2075&lt;/key&gt;&lt;/foreign-keys&gt;&lt;ref-type name="Journal Article"&gt;17&lt;/ref-type&gt;&lt;contributors&gt;&lt;authors&gt;&lt;author&gt;Rodahl, K.&lt;/author&gt;&lt;author&gt;Moore, T.&lt;/author&gt;&lt;/authors&gt;&lt;/contributors&gt;&lt;auth-address&gt;The Dunn Nutritional Laboratory, University of Cambridge, and Medical Research Council.&lt;/auth-address&gt;&lt;titles&gt;&lt;title&gt;The vitamin A content and toxicity of bear and seal liver&lt;/title&gt;&lt;secondary-title&gt;Biochem J&lt;/secondary-title&gt;&lt;/titles&gt;&lt;periodical&gt;&lt;full-title&gt;Biochem J&lt;/full-title&gt;&lt;/periodical&gt;&lt;pages&gt;166-8&lt;/pages&gt;&lt;volume&gt;37&lt;/volume&gt;&lt;number&gt;2&lt;/number&gt;&lt;dates&gt;&lt;year&gt;1943&lt;/year&gt;&lt;pub-dates&gt;&lt;date&gt;Jul&lt;/date&gt;&lt;/pub-dates&gt;&lt;/dates&gt;&lt;isbn&gt;0264-6021 (Print)&amp;#xD;0264-6021&lt;/isbn&gt;&lt;accession-num&gt;16747610&lt;/accession-num&gt;&lt;urls&gt;&lt;/urls&gt;&lt;custom2&gt;PMC1257872&lt;/custom2&gt;&lt;electronic-resource-num&gt;10.1042/bj0370166&lt;/electronic-resource-num&gt;&lt;remote-database-provider&gt;NLM&lt;/remote-database-provider&gt;&lt;language&gt;eng&lt;/language&gt;&lt;/record&gt;&lt;/Cite&gt;&lt;/EndNote&gt;</w:instrText>
      </w:r>
      <w:r w:rsidR="00A43E5E" w:rsidRPr="006057CE">
        <w:fldChar w:fldCharType="separate"/>
      </w:r>
      <w:r w:rsidR="007B75BD" w:rsidRPr="007B75BD">
        <w:rPr>
          <w:noProof/>
          <w:vertAlign w:val="superscript"/>
        </w:rPr>
        <w:t>50</w:t>
      </w:r>
      <w:r w:rsidR="00A43E5E" w:rsidRPr="006057CE">
        <w:fldChar w:fldCharType="end"/>
      </w:r>
      <w:r w:rsidR="00125FDA" w:rsidRPr="006057CE">
        <w:rPr>
          <w:vertAlign w:val="superscript"/>
        </w:rPr>
        <w:t>.</w:t>
      </w:r>
      <w:r w:rsidR="0029028A" w:rsidRPr="006057CE">
        <w:t xml:space="preserve">. </w:t>
      </w:r>
    </w:p>
    <w:p w14:paraId="536CC845" w14:textId="77777777" w:rsidR="000276C7" w:rsidRPr="006057CE" w:rsidRDefault="000276C7" w:rsidP="00E44AD9">
      <w:pPr>
        <w:pStyle w:val="Paragraph"/>
        <w:spacing w:before="0" w:line="360" w:lineRule="auto"/>
        <w:ind w:firstLine="0"/>
        <w:jc w:val="center"/>
      </w:pPr>
      <w:r w:rsidRPr="006057CE">
        <w:rPr>
          <w:noProof/>
        </w:rPr>
        <w:drawing>
          <wp:inline distT="0" distB="0" distL="0" distR="0" wp14:anchorId="6B0F567C" wp14:editId="6635F699">
            <wp:extent cx="6115812" cy="5263763"/>
            <wp:effectExtent l="0" t="0" r="0" b="0"/>
            <wp:docPr id="215022349" name="Picture 1" descr="A group of graphs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022349" name="Picture 1" descr="A group of graphs with numbers&#10;&#10;Description automatically generated"/>
                    <pic:cNvPicPr/>
                  </pic:nvPicPr>
                  <pic:blipFill>
                    <a:blip r:embed="rId20"/>
                    <a:stretch>
                      <a:fillRect/>
                    </a:stretch>
                  </pic:blipFill>
                  <pic:spPr>
                    <a:xfrm>
                      <a:off x="0" y="0"/>
                      <a:ext cx="6160284" cy="5302039"/>
                    </a:xfrm>
                    <a:prstGeom prst="rect">
                      <a:avLst/>
                    </a:prstGeom>
                  </pic:spPr>
                </pic:pic>
              </a:graphicData>
            </a:graphic>
          </wp:inline>
        </w:drawing>
      </w:r>
    </w:p>
    <w:p w14:paraId="666CA6DD" w14:textId="77777777" w:rsidR="000276C7" w:rsidRPr="006057CE" w:rsidRDefault="000276C7" w:rsidP="00E44AD9">
      <w:pPr>
        <w:pStyle w:val="Paragraph"/>
        <w:spacing w:before="0" w:line="360" w:lineRule="auto"/>
        <w:ind w:firstLine="0"/>
        <w:jc w:val="both"/>
      </w:pPr>
      <w:r w:rsidRPr="006057CE">
        <w:rPr>
          <w:b/>
          <w:bCs/>
        </w:rPr>
        <w:lastRenderedPageBreak/>
        <w:t>Figure 5.</w:t>
      </w:r>
      <w:r w:rsidRPr="006057CE">
        <w:t xml:space="preserve"> Temporal trends (annual medians and 95% confidence bands) of Ʃ</w:t>
      </w:r>
      <w:r w:rsidRPr="006057CE">
        <w:rPr>
          <w:vertAlign w:val="subscript"/>
        </w:rPr>
        <w:t>4</w:t>
      </w:r>
      <w:r w:rsidRPr="006057CE">
        <w:t xml:space="preserve">PFAS in liver and muscle tissues from polar bears and ringed seals collected in Ittoqqortoormiit </w:t>
      </w:r>
      <w:r w:rsidRPr="006057CE">
        <w:rPr>
          <w:bCs/>
        </w:rPr>
        <w:t>(Scoresby Sound)</w:t>
      </w:r>
      <w:r w:rsidRPr="006057CE">
        <w:t xml:space="preserve">, East </w:t>
      </w:r>
    </w:p>
    <w:p w14:paraId="0F4BD3F7" w14:textId="50479D5C" w:rsidR="000276C7" w:rsidRPr="006057CE" w:rsidRDefault="000276C7" w:rsidP="00E44AD9">
      <w:pPr>
        <w:pStyle w:val="Paragraph"/>
        <w:spacing w:before="0" w:line="360" w:lineRule="auto"/>
        <w:ind w:firstLine="0"/>
        <w:jc w:val="both"/>
      </w:pPr>
      <w:r w:rsidRPr="006057CE">
        <w:t>Greenland during 2006-2020. The individual compounds trends are shown in figure S1-4.</w:t>
      </w:r>
    </w:p>
    <w:p w14:paraId="745C5A15" w14:textId="7D7DB6A6" w:rsidR="000276C7" w:rsidRPr="006057CE" w:rsidRDefault="0029028A" w:rsidP="00E44AD9">
      <w:pPr>
        <w:pStyle w:val="Paragraph"/>
        <w:spacing w:before="0" w:line="360" w:lineRule="auto"/>
        <w:ind w:firstLine="0"/>
        <w:jc w:val="both"/>
      </w:pPr>
      <w:r w:rsidRPr="006057CE">
        <w:t xml:space="preserve">Time-trends for each PFAS </w:t>
      </w:r>
      <w:r w:rsidR="0096418F" w:rsidRPr="006057CE">
        <w:t xml:space="preserve">varied depending on tissue and species </w:t>
      </w:r>
      <w:r w:rsidR="00BD4D71" w:rsidRPr="006057CE">
        <w:t>(</w:t>
      </w:r>
      <w:r w:rsidRPr="006057CE">
        <w:t xml:space="preserve">Figures </w:t>
      </w:r>
      <w:r w:rsidR="00BD4D71" w:rsidRPr="006057CE">
        <w:t>S1-S4).</w:t>
      </w:r>
      <w:r w:rsidR="00A635EE" w:rsidRPr="006057CE">
        <w:t xml:space="preserve"> </w:t>
      </w:r>
      <w:r w:rsidR="00EA4915" w:rsidRPr="006057CE">
        <w:t>In ringed seals, PFN</w:t>
      </w:r>
      <w:r w:rsidR="00605154" w:rsidRPr="006057CE">
        <w:t xml:space="preserve">A and </w:t>
      </w:r>
      <w:proofErr w:type="spellStart"/>
      <w:r w:rsidR="00605154" w:rsidRPr="006057CE">
        <w:t>PFHxS</w:t>
      </w:r>
      <w:proofErr w:type="spellEnd"/>
      <w:r w:rsidR="006A7748" w:rsidRPr="006057CE">
        <w:t xml:space="preserve"> increase in both liver and muscle, while</w:t>
      </w:r>
      <w:r w:rsidR="00B9579E" w:rsidRPr="006057CE">
        <w:t xml:space="preserve"> all </w:t>
      </w:r>
      <w:r w:rsidR="00B9579E" w:rsidRPr="006057CE">
        <w:rPr>
          <w:lang w:eastAsia="da-DK"/>
        </w:rPr>
        <w:t xml:space="preserve">PFAS increase in polar bear liver but only </w:t>
      </w:r>
      <w:r w:rsidR="004203AE" w:rsidRPr="006057CE">
        <w:rPr>
          <w:lang w:eastAsia="da-DK"/>
        </w:rPr>
        <w:t xml:space="preserve">PFNA in polar bear muscle. </w:t>
      </w:r>
      <w:r w:rsidR="000B58EA" w:rsidRPr="006057CE">
        <w:t>T</w:t>
      </w:r>
      <w:r w:rsidR="00A635EE" w:rsidRPr="006057CE">
        <w:rPr>
          <w:iCs/>
        </w:rPr>
        <w:t xml:space="preserve">he </w:t>
      </w:r>
      <w:r w:rsidR="00A82423" w:rsidRPr="006057CE">
        <w:rPr>
          <w:iCs/>
        </w:rPr>
        <w:t>increas</w:t>
      </w:r>
      <w:r w:rsidR="00A635EE" w:rsidRPr="006057CE">
        <w:rPr>
          <w:iCs/>
        </w:rPr>
        <w:t xml:space="preserve">ing trend of </w:t>
      </w:r>
      <w:r w:rsidR="005E2EFB" w:rsidRPr="006057CE">
        <w:rPr>
          <w:lang w:eastAsia="da-DK"/>
        </w:rPr>
        <w:t>Ʃ</w:t>
      </w:r>
      <w:r w:rsidR="005E2EFB" w:rsidRPr="006057CE">
        <w:rPr>
          <w:vertAlign w:val="subscript"/>
          <w:lang w:eastAsia="da-DK"/>
        </w:rPr>
        <w:t>4</w:t>
      </w:r>
      <w:r w:rsidR="005E2EFB" w:rsidRPr="006057CE">
        <w:rPr>
          <w:lang w:eastAsia="da-DK"/>
        </w:rPr>
        <w:t>PFAS</w:t>
      </w:r>
      <w:r w:rsidR="005E2EFB" w:rsidRPr="006057CE">
        <w:rPr>
          <w:iCs/>
        </w:rPr>
        <w:t xml:space="preserve"> </w:t>
      </w:r>
      <w:r w:rsidR="00A635EE" w:rsidRPr="006057CE">
        <w:rPr>
          <w:iCs/>
        </w:rPr>
        <w:t>in polar bear liver</w:t>
      </w:r>
      <w:r w:rsidR="00A82423" w:rsidRPr="006057CE">
        <w:rPr>
          <w:iCs/>
        </w:rPr>
        <w:t xml:space="preserve"> since 2015 indicat</w:t>
      </w:r>
      <w:r w:rsidR="00A635EE" w:rsidRPr="006057CE">
        <w:rPr>
          <w:iCs/>
        </w:rPr>
        <w:t xml:space="preserve">es </w:t>
      </w:r>
      <w:r w:rsidR="00A82423" w:rsidRPr="006057CE">
        <w:rPr>
          <w:iCs/>
        </w:rPr>
        <w:t>a change in sources or diet of the East Greenland polar bear subpopulation</w:t>
      </w:r>
      <w:r w:rsidR="00E609F6" w:rsidRPr="006057CE">
        <w:rPr>
          <w:iCs/>
        </w:rPr>
        <w:t xml:space="preserve"> not reflected in muscle due to </w:t>
      </w:r>
      <w:r w:rsidR="008B5032" w:rsidRPr="006057CE">
        <w:rPr>
          <w:lang w:eastAsia="da-DK"/>
        </w:rPr>
        <w:t>Ʃ</w:t>
      </w:r>
      <w:r w:rsidR="008B5032" w:rsidRPr="006057CE">
        <w:rPr>
          <w:vertAlign w:val="subscript"/>
          <w:lang w:eastAsia="da-DK"/>
        </w:rPr>
        <w:t>4</w:t>
      </w:r>
      <w:r w:rsidR="008B5032" w:rsidRPr="006057CE">
        <w:rPr>
          <w:lang w:eastAsia="da-DK"/>
        </w:rPr>
        <w:t>PFAS</w:t>
      </w:r>
      <w:r w:rsidR="008B5032" w:rsidRPr="006057CE">
        <w:rPr>
          <w:iCs/>
        </w:rPr>
        <w:t xml:space="preserve"> </w:t>
      </w:r>
      <w:r w:rsidR="0018031F" w:rsidRPr="006057CE">
        <w:rPr>
          <w:iCs/>
        </w:rPr>
        <w:t>toxicokinetic</w:t>
      </w:r>
      <w:r w:rsidR="008B5032" w:rsidRPr="006057CE">
        <w:rPr>
          <w:iCs/>
        </w:rPr>
        <w:t xml:space="preserve"> </w:t>
      </w:r>
      <w:r w:rsidR="005E2EFB" w:rsidRPr="006057CE">
        <w:rPr>
          <w:iCs/>
        </w:rPr>
        <w:t>and the metabolic characteristics of liver tissue</w:t>
      </w:r>
      <w:r w:rsidR="001731A0" w:rsidRPr="006057CE">
        <w:rPr>
          <w:iCs/>
        </w:rPr>
        <w:t xml:space="preserve"> </w:t>
      </w:r>
      <w:r w:rsidR="001731A0" w:rsidRPr="006057CE">
        <w:rPr>
          <w:iCs/>
        </w:rPr>
        <w:fldChar w:fldCharType="begin"/>
      </w:r>
      <w:r w:rsidR="007B75BD">
        <w:rPr>
          <w:iCs/>
        </w:rPr>
        <w:instrText xml:space="preserve"> ADDIN EN.CITE &lt;EndNote&gt;&lt;Cite&gt;&lt;Author&gt;Wang&lt;/Author&gt;&lt;Year&gt;2022&lt;/Year&gt;&lt;RecNum&gt;2071&lt;/RecNum&gt;&lt;DisplayText&gt;&lt;style face="superscript"&gt;34&lt;/style&gt;&lt;/DisplayText&gt;&lt;record&gt;&lt;rec-number&gt;2071&lt;/rec-number&gt;&lt;foreign-keys&gt;&lt;key app="EN" db-id="dp5vpepp4se5zdezzz1xdezkrsftef92wfdx" timestamp="1719211572"&gt;2071&lt;/key&gt;&lt;/foreign-keys&gt;&lt;ref-type name="Journal Article"&gt;17&lt;/ref-type&gt;&lt;contributors&gt;&lt;authors&gt;&lt;author&gt;Wang, P.&lt;/author&gt;&lt;author&gt;Liu, D.&lt;/author&gt;&lt;author&gt;Yan, S.&lt;/author&gt;&lt;author&gt;Cui, J.&lt;/author&gt;&lt;author&gt;Liang, Y.&lt;/author&gt;&lt;author&gt;Ren, S.&lt;/author&gt;&lt;/authors&gt;&lt;/contributors&gt;&lt;auth-address&gt;Department of Occupational and Environmental Health, School of Public Health, Jilin University, Changchun 130021, China.&lt;/auth-address&gt;&lt;titles&gt;&lt;title&gt;Adverse Effects of Perfluorooctane Sulfonate on the Liver and Relevant Mechanisms&lt;/title&gt;&lt;secondary-title&gt;Toxics&lt;/secondary-title&gt;&lt;/titles&gt;&lt;periodical&gt;&lt;full-title&gt;Toxics&lt;/full-title&gt;&lt;/periodical&gt;&lt;volume&gt;10&lt;/volume&gt;&lt;number&gt;5&lt;/number&gt;&lt;edition&gt;20220519&lt;/edition&gt;&lt;keywords&gt;&lt;keyword&gt;Pfas&lt;/keyword&gt;&lt;keyword&gt;Pfos&lt;/keyword&gt;&lt;keyword&gt;hepatic function&lt;/keyword&gt;&lt;keyword&gt;liver&lt;/keyword&gt;&lt;keyword&gt;liver injury&lt;/keyword&gt;&lt;keyword&gt;perfluorooctane sulfonate&lt;/keyword&gt;&lt;/keywords&gt;&lt;dates&gt;&lt;year&gt;2022&lt;/year&gt;&lt;pub-dates&gt;&lt;date&gt;May 19&lt;/date&gt;&lt;/pub-dates&gt;&lt;/dates&gt;&lt;isbn&gt;2305-6304&lt;/isbn&gt;&lt;accession-num&gt;35622678&lt;/accession-num&gt;&lt;urls&gt;&lt;/urls&gt;&lt;custom1&gt;The authors declare no conflict of interest.&lt;/custom1&gt;&lt;custom2&gt;PMC9144769&lt;/custom2&gt;&lt;electronic-resource-num&gt;10.3390/toxics10050265&lt;/electronic-resource-num&gt;&lt;remote-database-provider&gt;NLM&lt;/remote-database-provider&gt;&lt;language&gt;eng&lt;/language&gt;&lt;/record&gt;&lt;/Cite&gt;&lt;/EndNote&gt;</w:instrText>
      </w:r>
      <w:r w:rsidR="001731A0" w:rsidRPr="006057CE">
        <w:rPr>
          <w:iCs/>
        </w:rPr>
        <w:fldChar w:fldCharType="separate"/>
      </w:r>
      <w:r w:rsidR="007B75BD" w:rsidRPr="007B75BD">
        <w:rPr>
          <w:iCs/>
          <w:noProof/>
          <w:vertAlign w:val="superscript"/>
        </w:rPr>
        <w:t>34</w:t>
      </w:r>
      <w:r w:rsidR="001731A0" w:rsidRPr="006057CE">
        <w:rPr>
          <w:iCs/>
        </w:rPr>
        <w:fldChar w:fldCharType="end"/>
      </w:r>
      <w:r w:rsidR="00A82423" w:rsidRPr="006057CE">
        <w:rPr>
          <w:iCs/>
        </w:rPr>
        <w:t xml:space="preserve">. Previous studies have shown that climate change and loss of sea-ice has made the East Greenland polar bear population </w:t>
      </w:r>
      <w:r w:rsidR="00C10882" w:rsidRPr="006057CE">
        <w:rPr>
          <w:iCs/>
        </w:rPr>
        <w:t>shift their diet</w:t>
      </w:r>
      <w:r w:rsidR="00A82423" w:rsidRPr="006057CE">
        <w:rPr>
          <w:iCs/>
        </w:rPr>
        <w:t xml:space="preserve"> towards high-trophic seal species</w:t>
      </w:r>
      <w:r w:rsidR="00C10882" w:rsidRPr="006057CE">
        <w:rPr>
          <w:iCs/>
        </w:rPr>
        <w:t>, increasingly consuming hooded seals</w:t>
      </w:r>
      <w:r w:rsidR="009A5720" w:rsidRPr="006057CE">
        <w:rPr>
          <w:iCs/>
        </w:rPr>
        <w:t xml:space="preserve"> (</w:t>
      </w:r>
      <w:r w:rsidR="009A5720" w:rsidRPr="006057CE">
        <w:rPr>
          <w:i/>
        </w:rPr>
        <w:t>Cystophora cristata</w:t>
      </w:r>
      <w:r w:rsidR="009A5720" w:rsidRPr="006057CE">
        <w:rPr>
          <w:iCs/>
        </w:rPr>
        <w:t>)</w:t>
      </w:r>
      <w:r w:rsidR="00C10882" w:rsidRPr="006057CE">
        <w:rPr>
          <w:iCs/>
        </w:rPr>
        <w:t xml:space="preserve"> at the expense of ringed seals </w:t>
      </w:r>
      <w:r w:rsidR="00A82423" w:rsidRPr="006057CE">
        <w:rPr>
          <w:iCs/>
        </w:rPr>
        <w:fldChar w:fldCharType="begin">
          <w:fldData xml:space="preserve">PEVuZE5vdGU+PENpdGU+PEF1dGhvcj5NY0tpbm5leTwvQXV0aG9yPjxZZWFyPjIwMTM8L1llYXI+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</w:fldData>
        </w:fldChar>
      </w:r>
      <w:r w:rsidR="007B75BD">
        <w:rPr>
          <w:iCs/>
        </w:rPr>
        <w:instrText xml:space="preserve"> ADDIN EN.CITE </w:instrText>
      </w:r>
      <w:r w:rsidR="007B75BD">
        <w:rPr>
          <w:iCs/>
        </w:rPr>
        <w:fldChar w:fldCharType="begin">
          <w:fldData xml:space="preserve">PEVuZE5vdGU+PENpdGU+PEF1dGhvcj5NY0tpbm5leTwvQXV0aG9yPjxZZWFyPjIwMTM8L1llYXI+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</w:fldData>
        </w:fldChar>
      </w:r>
      <w:r w:rsidR="007B75BD">
        <w:rPr>
          <w:iCs/>
        </w:rPr>
        <w:instrText xml:space="preserve"> ADDIN EN.CITE.DATA </w:instrText>
      </w:r>
      <w:r w:rsidR="007B75BD">
        <w:rPr>
          <w:iCs/>
        </w:rPr>
      </w:r>
      <w:r w:rsidR="007B75BD">
        <w:rPr>
          <w:iCs/>
        </w:rPr>
        <w:fldChar w:fldCharType="end"/>
      </w:r>
      <w:r w:rsidR="00A82423" w:rsidRPr="006057CE">
        <w:rPr>
          <w:iCs/>
        </w:rPr>
      </w:r>
      <w:r w:rsidR="00A82423" w:rsidRPr="006057CE">
        <w:rPr>
          <w:iCs/>
        </w:rPr>
        <w:fldChar w:fldCharType="separate"/>
      </w:r>
      <w:r w:rsidR="007B75BD" w:rsidRPr="007B75BD">
        <w:rPr>
          <w:iCs/>
          <w:noProof/>
          <w:vertAlign w:val="superscript"/>
        </w:rPr>
        <w:t>51,52</w:t>
      </w:r>
      <w:r w:rsidR="00A82423" w:rsidRPr="006057CE">
        <w:rPr>
          <w:iCs/>
        </w:rPr>
        <w:fldChar w:fldCharType="end"/>
      </w:r>
      <w:r w:rsidR="00A82423" w:rsidRPr="006057CE">
        <w:rPr>
          <w:iCs/>
        </w:rPr>
        <w:t xml:space="preserve">. It is therefore likely that the increases in </w:t>
      </w:r>
      <w:r w:rsidR="00A82423" w:rsidRPr="006057CE">
        <w:t>∑</w:t>
      </w:r>
      <w:r w:rsidR="00A82423" w:rsidRPr="006057CE">
        <w:rPr>
          <w:vertAlign w:val="subscript"/>
        </w:rPr>
        <w:t>4</w:t>
      </w:r>
      <w:r w:rsidR="00A82423" w:rsidRPr="006057CE">
        <w:t xml:space="preserve">PFAS </w:t>
      </w:r>
      <w:r w:rsidR="00C10882" w:rsidRPr="006057CE">
        <w:t xml:space="preserve">in polar bear liver </w:t>
      </w:r>
      <w:proofErr w:type="gramStart"/>
      <w:r w:rsidR="00A82423" w:rsidRPr="006057CE">
        <w:t>is</w:t>
      </w:r>
      <w:proofErr w:type="gramEnd"/>
      <w:r w:rsidR="00A82423" w:rsidRPr="006057CE">
        <w:t xml:space="preserve"> due to </w:t>
      </w:r>
      <w:r w:rsidR="00C10882" w:rsidRPr="006057CE">
        <w:t>changes in</w:t>
      </w:r>
      <w:r w:rsidR="00A82423" w:rsidRPr="006057CE">
        <w:t xml:space="preserve"> </w:t>
      </w:r>
      <w:r w:rsidR="00674A96" w:rsidRPr="006057CE">
        <w:t>hooded seal</w:t>
      </w:r>
      <w:r w:rsidR="00A82423" w:rsidRPr="006057CE">
        <w:t xml:space="preserve"> access</w:t>
      </w:r>
      <w:r w:rsidR="009A5720" w:rsidRPr="006057CE">
        <w:t xml:space="preserve"> </w:t>
      </w:r>
      <w:r w:rsidR="00674A96" w:rsidRPr="006057CE">
        <w:t xml:space="preserve">along its </w:t>
      </w:r>
      <w:r w:rsidR="00B501E3" w:rsidRPr="006057CE">
        <w:t xml:space="preserve">breeding and </w:t>
      </w:r>
      <w:r w:rsidR="00EE55FA" w:rsidRPr="006057CE">
        <w:t>molting</w:t>
      </w:r>
      <w:r w:rsidR="00B501E3" w:rsidRPr="006057CE">
        <w:t xml:space="preserve"> patches </w:t>
      </w:r>
      <w:r w:rsidR="00674A96" w:rsidRPr="006057CE">
        <w:t xml:space="preserve">due to </w:t>
      </w:r>
      <w:r w:rsidR="00C10882" w:rsidRPr="006057CE">
        <w:t>sea-ice</w:t>
      </w:r>
      <w:r w:rsidR="00674A96" w:rsidRPr="006057CE">
        <w:t xml:space="preserve"> reduction</w:t>
      </w:r>
      <w:r w:rsidR="000922B8" w:rsidRPr="006057CE">
        <w:t xml:space="preserve"> as well as well as increased use of PFNA and </w:t>
      </w:r>
      <w:proofErr w:type="spellStart"/>
      <w:r w:rsidR="000922B8" w:rsidRPr="006057CE">
        <w:t>PFHxS</w:t>
      </w:r>
      <w:proofErr w:type="spellEnd"/>
      <w:r w:rsidR="000922B8" w:rsidRPr="006057CE">
        <w:t xml:space="preserve"> due to the regulation and less use of PFOS </w:t>
      </w:r>
      <w:r w:rsidR="00E91543" w:rsidRPr="006057CE">
        <w:rPr>
          <w:vertAlign w:val="superscript"/>
        </w:rPr>
        <w:t>Lohmann et al</w:t>
      </w:r>
      <w:r w:rsidR="00EE55FA" w:rsidRPr="006057CE">
        <w:rPr>
          <w:vertAlign w:val="superscript"/>
        </w:rPr>
        <w:t>.</w:t>
      </w:r>
      <w:r w:rsidR="00E91543" w:rsidRPr="006057CE">
        <w:rPr>
          <w:vertAlign w:val="superscript"/>
        </w:rPr>
        <w:t xml:space="preserve"> </w:t>
      </w:r>
      <w:r w:rsidR="000922B8" w:rsidRPr="006057CE">
        <w:rPr>
          <w:vertAlign w:val="superscript"/>
        </w:rPr>
        <w:t>I</w:t>
      </w:r>
      <w:r w:rsidR="00E91543" w:rsidRPr="006057CE">
        <w:rPr>
          <w:vertAlign w:val="superscript"/>
        </w:rPr>
        <w:t>n review</w:t>
      </w:r>
      <w:r w:rsidR="00E91543" w:rsidRPr="006057CE">
        <w:t>.</w:t>
      </w:r>
    </w:p>
    <w:p w14:paraId="10455467" w14:textId="77AD0DFC" w:rsidR="004173B7" w:rsidRPr="006057CE" w:rsidRDefault="002E0E18" w:rsidP="00E44AD9">
      <w:pPr>
        <w:pStyle w:val="Paragraph"/>
        <w:spacing w:before="0" w:line="360" w:lineRule="auto"/>
        <w:ind w:firstLine="284"/>
        <w:jc w:val="both"/>
      </w:pPr>
      <w:r w:rsidRPr="006057CE">
        <w:t>As an exercise to explore when Inuit from Ittoqqortoormiit may stop exceeding the EFSA TWI values for immunological effects from Ʃ</w:t>
      </w:r>
      <w:r w:rsidRPr="006057CE">
        <w:rPr>
          <w:vertAlign w:val="subscript"/>
        </w:rPr>
        <w:t>4</w:t>
      </w:r>
      <w:r w:rsidRPr="006057CE">
        <w:t>PFAS dietary intake, we use existing consumption estimates (current study) and Ʃ</w:t>
      </w:r>
      <w:r w:rsidRPr="006057CE">
        <w:rPr>
          <w:vertAlign w:val="subscript"/>
        </w:rPr>
        <w:t>4</w:t>
      </w:r>
      <w:r w:rsidRPr="006057CE">
        <w:t>PFAS time-trends in polar bear and ringed seal tissues (% annual decline, Figure 5) to extrapolate future Ʃ</w:t>
      </w:r>
      <w:r w:rsidRPr="006057CE">
        <w:rPr>
          <w:vertAlign w:val="subscript"/>
        </w:rPr>
        <w:t>4</w:t>
      </w:r>
      <w:r w:rsidRPr="006057CE">
        <w:t>PFAS weekly intake. Specifically, we estimate intake of Ʃ</w:t>
      </w:r>
      <w:r w:rsidRPr="006057CE">
        <w:rPr>
          <w:vertAlign w:val="subscript"/>
        </w:rPr>
        <w:t>4</w:t>
      </w:r>
      <w:r w:rsidRPr="006057CE">
        <w:t xml:space="preserve">PFAS </w:t>
      </w:r>
      <w:r w:rsidR="00CF0D42" w:rsidRPr="006057CE">
        <w:t>for polar bear muscle, ringed seal liver and ringed seal muscle (gram/week) based on predicted median (25</w:t>
      </w:r>
      <w:r w:rsidR="00CF0D42" w:rsidRPr="006057CE">
        <w:rPr>
          <w:vertAlign w:val="superscript"/>
        </w:rPr>
        <w:t>th</w:t>
      </w:r>
      <w:r w:rsidR="00CF0D42" w:rsidRPr="006057CE">
        <w:t>-75</w:t>
      </w:r>
      <w:r w:rsidR="00CF0D42" w:rsidRPr="006057CE">
        <w:rPr>
          <w:vertAlign w:val="superscript"/>
        </w:rPr>
        <w:t>th</w:t>
      </w:r>
      <w:r w:rsidR="00CF0D42" w:rsidRPr="006057CE">
        <w:t xml:space="preserve"> quantiles) concentrations in those respective tissues each year for the period 2020-2125 and compare the combined Ʃ</w:t>
      </w:r>
      <w:r w:rsidR="00CF0D42" w:rsidRPr="006057CE">
        <w:rPr>
          <w:vertAlign w:val="subscript"/>
        </w:rPr>
        <w:t>4</w:t>
      </w:r>
      <w:r w:rsidR="00CF0D42" w:rsidRPr="006057CE">
        <w:t xml:space="preserve">PFAS intake from all tissues to the EFSA TWI (Figure 6). Our approach </w:t>
      </w:r>
      <w:r w:rsidR="00616ABA" w:rsidRPr="006057CE">
        <w:t>shows that Ʃ</w:t>
      </w:r>
      <w:r w:rsidR="00616ABA" w:rsidRPr="006057CE">
        <w:rPr>
          <w:vertAlign w:val="subscript"/>
        </w:rPr>
        <w:t>4</w:t>
      </w:r>
      <w:r w:rsidR="00616ABA" w:rsidRPr="006057CE">
        <w:t xml:space="preserve">PFAS intake </w:t>
      </w:r>
      <w:r w:rsidR="000922B8" w:rsidRPr="006057CE">
        <w:t>for</w:t>
      </w:r>
      <w:r w:rsidR="00616ABA" w:rsidRPr="006057CE">
        <w:t xml:space="preserve"> </w:t>
      </w:r>
      <w:r w:rsidR="000922B8" w:rsidRPr="006057CE">
        <w:t xml:space="preserve">a 60 kg </w:t>
      </w:r>
      <w:r w:rsidR="00AA2D14" w:rsidRPr="006057CE">
        <w:t xml:space="preserve">Ittoqqortoormiit </w:t>
      </w:r>
      <w:r w:rsidR="000922B8" w:rsidRPr="006057CE">
        <w:t xml:space="preserve">Inuit is </w:t>
      </w:r>
      <w:r w:rsidR="00616ABA" w:rsidRPr="006057CE">
        <w:t>1</w:t>
      </w:r>
      <w:r w:rsidR="004D628B" w:rsidRPr="006057CE">
        <w:t>3</w:t>
      </w:r>
      <w:r w:rsidR="00616ABA" w:rsidRPr="006057CE">
        <w:t xml:space="preserve">-fold higher </w:t>
      </w:r>
      <w:r w:rsidR="001C777A" w:rsidRPr="006057CE">
        <w:t xml:space="preserve">(25th-75th percentile: </w:t>
      </w:r>
      <w:r w:rsidR="0091708F" w:rsidRPr="006057CE">
        <w:t>11</w:t>
      </w:r>
      <w:r w:rsidR="00F81648" w:rsidRPr="006057CE">
        <w:t>-</w:t>
      </w:r>
      <w:r w:rsidR="0091708F" w:rsidRPr="006057CE">
        <w:t xml:space="preserve"> 20</w:t>
      </w:r>
      <w:r w:rsidR="001C777A" w:rsidRPr="006057CE">
        <w:t xml:space="preserve">) </w:t>
      </w:r>
      <w:r w:rsidR="00616ABA" w:rsidRPr="006057CE">
        <w:t>than the EFSA TWI value and the fold-increase above the TWI declines over time (Figure 6). Only by 209</w:t>
      </w:r>
      <w:r w:rsidR="00335EF6" w:rsidRPr="006057CE">
        <w:t>0</w:t>
      </w:r>
      <w:r w:rsidR="00616ABA" w:rsidRPr="006057CE">
        <w:t xml:space="preserve"> does the median weekly Ʃ</w:t>
      </w:r>
      <w:r w:rsidR="00616ABA" w:rsidRPr="006057CE">
        <w:rPr>
          <w:vertAlign w:val="subscript"/>
        </w:rPr>
        <w:t>4</w:t>
      </w:r>
      <w:r w:rsidR="00616ABA" w:rsidRPr="006057CE">
        <w:t>PFAS intake fall below the EFSA TWI value. This approach does not account for unknown future change</w:t>
      </w:r>
      <w:r w:rsidR="00616ABA" w:rsidRPr="00F95FFC">
        <w:t xml:space="preserve">s in </w:t>
      </w:r>
      <w:r w:rsidR="00DB02F4" w:rsidRPr="00F95FFC">
        <w:t xml:space="preserve">Inuit </w:t>
      </w:r>
      <w:r w:rsidR="00616ABA" w:rsidRPr="00F95FFC">
        <w:t>marine mammal consumption patterns or Ʃ</w:t>
      </w:r>
      <w:r w:rsidR="00616ABA" w:rsidRPr="00F95FFC">
        <w:rPr>
          <w:vertAlign w:val="subscript"/>
        </w:rPr>
        <w:t>4</w:t>
      </w:r>
      <w:r w:rsidR="00616ABA" w:rsidRPr="00F95FFC">
        <w:t>PFAS</w:t>
      </w:r>
      <w:r w:rsidR="008B0120" w:rsidRPr="00F95FFC">
        <w:t xml:space="preserve"> profile</w:t>
      </w:r>
      <w:r w:rsidR="00C40807" w:rsidRPr="00F95FFC">
        <w:t xml:space="preserve">. The prolonged elevated risk persists for </w:t>
      </w:r>
      <w:r w:rsidR="00C40807" w:rsidRPr="00F95FFC">
        <w:rPr>
          <w:bCs/>
        </w:rPr>
        <w:t xml:space="preserve">at least </w:t>
      </w:r>
      <w:r w:rsidR="00BD4614" w:rsidRPr="00F95FFC">
        <w:rPr>
          <w:bCs/>
        </w:rPr>
        <w:t xml:space="preserve">three </w:t>
      </w:r>
      <w:r w:rsidR="00C40807" w:rsidRPr="00F95FFC">
        <w:rPr>
          <w:bCs/>
        </w:rPr>
        <w:t>generations from now and could have significant implications for the health of the community, where PFAS may increase the</w:t>
      </w:r>
      <w:r w:rsidR="00C40807" w:rsidRPr="00F95FFC">
        <w:t xml:space="preserve"> risks of multi-generational epigenetic changes and disease prevalence </w:t>
      </w:r>
      <w:r w:rsidR="00C40807" w:rsidRPr="00F95FFC">
        <w:fldChar w:fldCharType="begin">
          <w:fldData xml:space="preserve">PEVuZE5vdGU+PENpdGU+PEF1dGhvcj5LaW08L0F1dGhvcj48WWVhcj4yMDIxPC9ZZWFyPjxSZWNO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</w:fldData>
        </w:fldChar>
      </w:r>
      <w:r w:rsidR="007B75BD">
        <w:instrText xml:space="preserve"> ADDIN EN.CITE </w:instrText>
      </w:r>
      <w:r w:rsidR="007B75BD">
        <w:fldChar w:fldCharType="begin">
          <w:fldData xml:space="preserve">PEVuZE5vdGU+PENpdGU+PEF1dGhvcj5LaW08L0F1dGhvcj48WWVhcj4yMDIxPC9ZZWFyPjxSZWNO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</w:fldData>
        </w:fldChar>
      </w:r>
      <w:r w:rsidR="007B75BD">
        <w:instrText xml:space="preserve"> ADDIN EN.CITE.DATA </w:instrText>
      </w:r>
      <w:r w:rsidR="007B75BD">
        <w:fldChar w:fldCharType="end"/>
      </w:r>
      <w:r w:rsidR="00C40807" w:rsidRPr="00F95FFC">
        <w:fldChar w:fldCharType="separate"/>
      </w:r>
      <w:r w:rsidR="007B75BD" w:rsidRPr="007B75BD">
        <w:rPr>
          <w:noProof/>
          <w:vertAlign w:val="superscript"/>
        </w:rPr>
        <w:t>53-55</w:t>
      </w:r>
      <w:r w:rsidR="00C40807" w:rsidRPr="00F95FFC">
        <w:fldChar w:fldCharType="end"/>
      </w:r>
      <w:r w:rsidR="00C40807" w:rsidRPr="00F95FFC">
        <w:t xml:space="preserve">. </w:t>
      </w:r>
      <w:r w:rsidR="00C40807" w:rsidRPr="00F95FFC">
        <w:rPr>
          <w:bCs/>
        </w:rPr>
        <w:t xml:space="preserve">It has been shown that PFAS exposure is of concern to </w:t>
      </w:r>
      <w:proofErr w:type="gramStart"/>
      <w:r w:rsidR="00C40807" w:rsidRPr="00F95FFC">
        <w:t>high</w:t>
      </w:r>
      <w:r w:rsidR="00335EF6" w:rsidRPr="00F95FFC">
        <w:t>ly</w:t>
      </w:r>
      <w:r w:rsidR="00C40807" w:rsidRPr="00F95FFC">
        <w:t>-exposed</w:t>
      </w:r>
      <w:proofErr w:type="gramEnd"/>
      <w:r w:rsidR="00C40807" w:rsidRPr="00F95FFC">
        <w:t xml:space="preserve"> populations as it reduces the </w:t>
      </w:r>
      <w:r w:rsidR="00734970" w:rsidRPr="005C70EB">
        <w:rPr>
          <w:lang w:val="en-GB"/>
        </w:rPr>
        <w:t xml:space="preserve">efficacy </w:t>
      </w:r>
      <w:r w:rsidR="00C40807" w:rsidRPr="00F95FFC">
        <w:t xml:space="preserve">of vaccines </w:t>
      </w:r>
      <w:r w:rsidR="00C40807" w:rsidRPr="00F95FFC">
        <w:fldChar w:fldCharType="begin">
          <w:fldData xml:space="preserve">PEVuZE5vdGU+PENpdGU+PEF1dGhvcj5HcmFuZGplYW48L0F1dGhvcj48WWVhcj4yMDEyPC9ZZWFy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</w:fldData>
        </w:fldChar>
      </w:r>
      <w:r w:rsidR="007B75BD">
        <w:instrText xml:space="preserve"> ADDIN EN.CITE </w:instrText>
      </w:r>
      <w:r w:rsidR="007B75BD">
        <w:fldChar w:fldCharType="begin">
          <w:fldData xml:space="preserve">PEVuZE5vdGU+PENpdGU+PEF1dGhvcj5HcmFuZGplYW48L0F1dGhvcj48WWVhcj4yMDEyPC9ZZWFy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</w:fldData>
        </w:fldChar>
      </w:r>
      <w:r w:rsidR="007B75BD">
        <w:instrText xml:space="preserve"> ADDIN EN.CITE.DATA </w:instrText>
      </w:r>
      <w:r w:rsidR="007B75BD">
        <w:fldChar w:fldCharType="end"/>
      </w:r>
      <w:r w:rsidR="00C40807" w:rsidRPr="00F95FFC">
        <w:fldChar w:fldCharType="separate"/>
      </w:r>
      <w:r w:rsidR="007B75BD" w:rsidRPr="007B75BD">
        <w:rPr>
          <w:noProof/>
          <w:vertAlign w:val="superscript"/>
        </w:rPr>
        <w:t>15,18,19,56,57</w:t>
      </w:r>
      <w:r w:rsidR="00C40807" w:rsidRPr="00F95FFC">
        <w:fldChar w:fldCharType="end"/>
      </w:r>
      <w:r w:rsidR="00C40807" w:rsidRPr="00F95FFC">
        <w:t xml:space="preserve">. However, as outlined above, in addition to immune health, PFAS exposure is also related to several other disease complexes </w:t>
      </w:r>
      <w:r w:rsidR="00C40807" w:rsidRPr="00C155DA">
        <w:t>including</w:t>
      </w:r>
      <w:r w:rsidR="00DB02F4" w:rsidRPr="00C155DA">
        <w:t xml:space="preserve"> thyroid, androgen and estrogen</w:t>
      </w:r>
      <w:r w:rsidR="00300A3E" w:rsidRPr="00C155DA">
        <w:t xml:space="preserve"> hormones disruption</w:t>
      </w:r>
      <w:r w:rsidR="00DB02F4" w:rsidRPr="00C155DA">
        <w:t xml:space="preserve"> </w:t>
      </w:r>
      <w:r w:rsidR="001834BD" w:rsidRPr="00C155DA">
        <w:t xml:space="preserve">including effect on </w:t>
      </w:r>
      <w:r w:rsidR="00DB02F4" w:rsidRPr="00C155DA">
        <w:t>fetal growth</w:t>
      </w:r>
      <w:r w:rsidR="00300A3E" w:rsidRPr="00C155DA">
        <w:t>, b</w:t>
      </w:r>
      <w:r w:rsidR="00C40807" w:rsidRPr="00C155DA">
        <w:t xml:space="preserve">reast cancer, infections and cardiometabolic and respiratory disease </w:t>
      </w:r>
      <w:r w:rsidR="00C40807" w:rsidRPr="00C155DA">
        <w:fldChar w:fldCharType="begin">
          <w:fldData xml:space="preserve">PEVuZE5vdGU+PENpdGU+PEF1dGhvcj5WdW9uZzwvQXV0aG9yPjxZZWFyPjIwMjE8L1llYXI+PFJl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</w:fldData>
        </w:fldChar>
      </w:r>
      <w:r w:rsidR="007B75BD">
        <w:instrText xml:space="preserve"> ADDIN EN.CITE </w:instrText>
      </w:r>
      <w:r w:rsidR="007B75BD">
        <w:fldChar w:fldCharType="begin">
          <w:fldData xml:space="preserve">PEVuZE5vdGU+PENpdGU+PEF1dGhvcj5WdW9uZzwvQXV0aG9yPjxZZWFyPjIwMjE8L1llYXI+PFJl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</w:fldData>
        </w:fldChar>
      </w:r>
      <w:r w:rsidR="007B75BD">
        <w:instrText xml:space="preserve"> ADDIN EN.CITE.DATA </w:instrText>
      </w:r>
      <w:r w:rsidR="007B75BD">
        <w:fldChar w:fldCharType="end"/>
      </w:r>
      <w:r w:rsidR="00C40807" w:rsidRPr="00C155DA">
        <w:fldChar w:fldCharType="separate"/>
      </w:r>
      <w:r w:rsidR="007B75BD" w:rsidRPr="007B75BD">
        <w:rPr>
          <w:noProof/>
          <w:vertAlign w:val="superscript"/>
        </w:rPr>
        <w:t>42,58-67</w:t>
      </w:r>
      <w:r w:rsidR="00C40807" w:rsidRPr="00C155DA">
        <w:fldChar w:fldCharType="end"/>
      </w:r>
      <w:r w:rsidR="00C40807" w:rsidRPr="00C155DA">
        <w:t xml:space="preserve">. </w:t>
      </w:r>
      <w:r w:rsidR="00C40807" w:rsidRPr="00C155DA">
        <w:lastRenderedPageBreak/>
        <w:t xml:space="preserve">The mechanisms behind </w:t>
      </w:r>
      <w:r w:rsidR="00335EF6" w:rsidRPr="00C155DA">
        <w:t xml:space="preserve">these health effects </w:t>
      </w:r>
      <w:r w:rsidR="00C40807" w:rsidRPr="00C155DA">
        <w:t>are diverse and complex</w:t>
      </w:r>
      <w:r w:rsidR="00335EF6" w:rsidRPr="00C155DA">
        <w:t>,</w:t>
      </w:r>
      <w:r w:rsidR="00C40807" w:rsidRPr="00C155DA">
        <w:t xml:space="preserve"> involving a broad range of physiological processes </w:t>
      </w:r>
      <w:r w:rsidR="00C40807" w:rsidRPr="00C155DA">
        <w:fldChar w:fldCharType="begin">
          <w:fldData xml:space="preserve">PEVuZE5vdGU+PENpdGU+PEF1dGhvcj5HcmFuZGplYW48L0F1dGhvcj48WWVhcj4yMDIwPC9ZZWFy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</w:fldData>
        </w:fldChar>
      </w:r>
      <w:r w:rsidR="007B75BD">
        <w:instrText xml:space="preserve"> ADDIN EN.CITE </w:instrText>
      </w:r>
      <w:r w:rsidR="007B75BD">
        <w:fldChar w:fldCharType="begin">
          <w:fldData xml:space="preserve">PEVuZE5vdGU+PENpdGU+PEF1dGhvcj5HcmFuZGplYW48L0F1dGhvcj48WWVhcj4yMDIwPC9ZZWFy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</w:fldData>
        </w:fldChar>
      </w:r>
      <w:r w:rsidR="007B75BD">
        <w:instrText xml:space="preserve"> ADDIN EN.CITE.DATA </w:instrText>
      </w:r>
      <w:r w:rsidR="007B75BD">
        <w:fldChar w:fldCharType="end"/>
      </w:r>
      <w:r w:rsidR="00C40807" w:rsidRPr="00C155DA">
        <w:fldChar w:fldCharType="separate"/>
      </w:r>
      <w:r w:rsidR="007B75BD" w:rsidRPr="007B75BD">
        <w:rPr>
          <w:noProof/>
          <w:vertAlign w:val="superscript"/>
        </w:rPr>
        <w:t>16,20,24,68,69</w:t>
      </w:r>
      <w:r w:rsidR="00C40807" w:rsidRPr="00C155DA">
        <w:fldChar w:fldCharType="end"/>
      </w:r>
      <w:r w:rsidR="00C40807" w:rsidRPr="00C155DA">
        <w:t>.</w:t>
      </w:r>
      <w:r w:rsidR="00C40807" w:rsidRPr="006057CE">
        <w:t xml:space="preserve"> </w:t>
      </w:r>
    </w:p>
    <w:p w14:paraId="4D68650C" w14:textId="39A4FC20" w:rsidR="00CF0D42" w:rsidRPr="006057CE" w:rsidRDefault="00CF0D42" w:rsidP="00E44AD9">
      <w:pPr>
        <w:pStyle w:val="Paragraph"/>
        <w:spacing w:before="0" w:line="360" w:lineRule="auto"/>
        <w:ind w:firstLine="0"/>
        <w:jc w:val="both"/>
      </w:pPr>
    </w:p>
    <w:p w14:paraId="65140E88" w14:textId="0FE15D7E" w:rsidR="0092486F" w:rsidRPr="006057CE" w:rsidRDefault="000276C7" w:rsidP="00E44AD9">
      <w:pPr>
        <w:pStyle w:val="Paragraph"/>
        <w:spacing w:before="0" w:line="360" w:lineRule="auto"/>
        <w:ind w:firstLine="0"/>
        <w:jc w:val="center"/>
      </w:pPr>
      <w:r w:rsidRPr="006057CE">
        <w:rPr>
          <w:noProof/>
        </w:rPr>
        <w:drawing>
          <wp:inline distT="0" distB="0" distL="0" distR="0" wp14:anchorId="53CC67FD" wp14:editId="36FD0587">
            <wp:extent cx="4375052" cy="2805414"/>
            <wp:effectExtent l="0" t="0" r="0" b="0"/>
            <wp:docPr id="1523299788"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299788" name="Graphic 1523299788"/>
                    <pic:cNvPicPr/>
                  </pic:nvPicPr>
                  <pic:blipFill rotWithShape="1">
                    <a:blip r:embed="rId21">
                      <a:extLst>
                        <a:ext uri="{96DAC541-7B7A-43D3-8B79-37D633B846F1}">
                          <asvg:svgBlip xmlns:asvg="http://schemas.microsoft.com/office/drawing/2016/SVG/main" r:embed="rId22"/>
                        </a:ext>
                      </a:extLst>
                    </a:blip>
                    <a:srcRect l="6200" t="5346" r="47703" b="73754"/>
                    <a:stretch/>
                  </pic:blipFill>
                  <pic:spPr bwMode="auto">
                    <a:xfrm>
                      <a:off x="0" y="0"/>
                      <a:ext cx="4409114" cy="2827256"/>
                    </a:xfrm>
                    <a:prstGeom prst="rect">
                      <a:avLst/>
                    </a:prstGeom>
                    <a:ln>
                      <a:noFill/>
                    </a:ln>
                    <a:extLst>
                      <a:ext uri="{53640926-AAD7-44D8-BBD7-CCE9431645EC}">
                        <a14:shadowObscured xmlns:a14="http://schemas.microsoft.com/office/drawing/2010/main"/>
                      </a:ext>
                    </a:extLst>
                  </pic:spPr>
                </pic:pic>
              </a:graphicData>
            </a:graphic>
          </wp:inline>
        </w:drawing>
      </w:r>
    </w:p>
    <w:p w14:paraId="157D8AE7" w14:textId="6A0AAD27" w:rsidR="003B6637" w:rsidRPr="006057CE" w:rsidRDefault="003B6637" w:rsidP="00E44AD9">
      <w:pPr>
        <w:pStyle w:val="Paragraph"/>
        <w:spacing w:before="0" w:line="360" w:lineRule="auto"/>
        <w:ind w:firstLine="0"/>
        <w:jc w:val="both"/>
      </w:pPr>
      <w:r w:rsidRPr="006057CE">
        <w:rPr>
          <w:b/>
          <w:bCs/>
        </w:rPr>
        <w:t xml:space="preserve">Figure </w:t>
      </w:r>
      <w:r w:rsidR="00825F93" w:rsidRPr="006057CE">
        <w:rPr>
          <w:b/>
          <w:bCs/>
        </w:rPr>
        <w:t>6</w:t>
      </w:r>
      <w:r w:rsidRPr="006057CE">
        <w:rPr>
          <w:b/>
          <w:bCs/>
        </w:rPr>
        <w:t>.</w:t>
      </w:r>
      <w:r w:rsidRPr="006057CE">
        <w:t xml:space="preserve"> </w:t>
      </w:r>
      <w:r w:rsidR="00237807" w:rsidRPr="006057CE">
        <w:t>Predicted</w:t>
      </w:r>
      <w:r w:rsidR="00142DF0" w:rsidRPr="006057CE">
        <w:t xml:space="preserve"> temporal decrease in </w:t>
      </w:r>
      <w:r w:rsidR="00381123" w:rsidRPr="006057CE">
        <w:t xml:space="preserve">fold above TWI </w:t>
      </w:r>
      <w:r w:rsidR="000922B8" w:rsidRPr="006057CE">
        <w:t xml:space="preserve">for a 60 kg Ittoqqortoormiit Inuit </w:t>
      </w:r>
      <w:r w:rsidR="00540D52" w:rsidRPr="006057CE">
        <w:t xml:space="preserve">in the period </w:t>
      </w:r>
      <w:r w:rsidR="00EF5621" w:rsidRPr="006057CE">
        <w:t xml:space="preserve">2020-2125. </w:t>
      </w:r>
      <w:r w:rsidR="00AD32D3" w:rsidRPr="006057CE">
        <w:t xml:space="preserve">Solid and stipulated lines show median and quantile (25%, 75%). </w:t>
      </w:r>
      <w:r w:rsidR="006A5439" w:rsidRPr="006057CE">
        <w:t>The estimate is based on table S1-</w:t>
      </w:r>
      <w:r w:rsidR="00E72274" w:rsidRPr="006057CE">
        <w:t>4</w:t>
      </w:r>
      <w:r w:rsidR="006A5439" w:rsidRPr="006057CE">
        <w:t>.</w:t>
      </w:r>
    </w:p>
    <w:p w14:paraId="2E9CB899" w14:textId="77777777" w:rsidR="00A82423" w:rsidRPr="006057CE" w:rsidRDefault="00A82423" w:rsidP="00E44AD9">
      <w:pPr>
        <w:pStyle w:val="Paragraph"/>
        <w:spacing w:before="0" w:line="360" w:lineRule="auto"/>
        <w:ind w:firstLine="0"/>
        <w:jc w:val="both"/>
      </w:pPr>
    </w:p>
    <w:p w14:paraId="7E3D5628" w14:textId="23135D1B" w:rsidR="00361166" w:rsidRPr="006057CE" w:rsidRDefault="00361166" w:rsidP="00E44AD9">
      <w:pPr>
        <w:pStyle w:val="Paragraph"/>
        <w:spacing w:before="0" w:line="360" w:lineRule="auto"/>
        <w:ind w:firstLine="0"/>
        <w:jc w:val="both"/>
        <w:rPr>
          <w:b/>
          <w:bCs/>
        </w:rPr>
      </w:pPr>
      <w:r w:rsidRPr="006057CE">
        <w:rPr>
          <w:b/>
          <w:bCs/>
        </w:rPr>
        <w:t>Considerations</w:t>
      </w:r>
    </w:p>
    <w:p w14:paraId="0396B68A" w14:textId="4EF9C7AD" w:rsidR="00C96A31" w:rsidRPr="006057CE" w:rsidRDefault="007D49A4" w:rsidP="00E44AD9">
      <w:pPr>
        <w:pStyle w:val="Paragraph"/>
        <w:spacing w:before="0" w:line="360" w:lineRule="auto"/>
        <w:ind w:firstLine="284"/>
        <w:jc w:val="both"/>
      </w:pPr>
      <w:r w:rsidRPr="006057CE">
        <w:t xml:space="preserve">The present study </w:t>
      </w:r>
      <w:r w:rsidR="001B1B20" w:rsidRPr="006057CE">
        <w:t>shows</w:t>
      </w:r>
      <w:r w:rsidRPr="006057CE">
        <w:t xml:space="preserve"> that </w:t>
      </w:r>
      <w:r w:rsidR="00FF3C4E" w:rsidRPr="006057CE">
        <w:t>89</w:t>
      </w:r>
      <w:r w:rsidR="00602527" w:rsidRPr="006057CE">
        <w:t xml:space="preserve">% of the </w:t>
      </w:r>
      <w:r w:rsidR="00B255A0" w:rsidRPr="006057CE">
        <w:rPr>
          <w:bCs/>
        </w:rPr>
        <w:t>Ittoqqortoormiit</w:t>
      </w:r>
      <w:r w:rsidR="00123EAC" w:rsidRPr="006057CE">
        <w:rPr>
          <w:bCs/>
        </w:rPr>
        <w:t xml:space="preserve"> (Scoresby Sound)</w:t>
      </w:r>
      <w:r w:rsidR="00602527" w:rsidRPr="006057CE">
        <w:rPr>
          <w:bCs/>
        </w:rPr>
        <w:t xml:space="preserve"> </w:t>
      </w:r>
      <w:r w:rsidR="00602527" w:rsidRPr="006057CE">
        <w:t>population exceed</w:t>
      </w:r>
      <w:r w:rsidR="004173B7" w:rsidRPr="006057CE">
        <w:t>s</w:t>
      </w:r>
      <w:r w:rsidR="00602527" w:rsidRPr="006057CE">
        <w:t xml:space="preserve"> the TWI of 4.4 ng/kg body weight in non-pregnant adults for ∑</w:t>
      </w:r>
      <w:r w:rsidR="00602527" w:rsidRPr="006057CE">
        <w:rPr>
          <w:vertAlign w:val="subscript"/>
        </w:rPr>
        <w:t>4</w:t>
      </w:r>
      <w:r w:rsidR="00602527" w:rsidRPr="006057CE">
        <w:t>PFAS</w:t>
      </w:r>
      <w:r w:rsidR="004173B7" w:rsidRPr="006057CE">
        <w:t xml:space="preserve">, which raises significant concerns for </w:t>
      </w:r>
      <w:proofErr w:type="spellStart"/>
      <w:r w:rsidR="004173B7" w:rsidRPr="006057CE">
        <w:t>immunotoxic</w:t>
      </w:r>
      <w:proofErr w:type="spellEnd"/>
      <w:r w:rsidR="004173B7" w:rsidRPr="006057CE">
        <w:t xml:space="preserve"> effects</w:t>
      </w:r>
      <w:r w:rsidR="00701627" w:rsidRPr="006057CE">
        <w:t xml:space="preserve">. </w:t>
      </w:r>
      <w:r w:rsidR="004425ED" w:rsidRPr="006057CE">
        <w:t>When combining tissue consumption, a</w:t>
      </w:r>
      <w:r w:rsidR="00E6788A" w:rsidRPr="006057CE">
        <w:t xml:space="preserve"> maximum of 5-10</w:t>
      </w:r>
      <w:r w:rsidR="00701627" w:rsidRPr="006057CE">
        <w:t xml:space="preserve"> </w:t>
      </w:r>
      <w:r w:rsidR="00B52440" w:rsidRPr="006057CE">
        <w:t>grams</w:t>
      </w:r>
      <w:r w:rsidR="00701627" w:rsidRPr="006057CE">
        <w:t xml:space="preserve"> of tissues </w:t>
      </w:r>
      <w:r w:rsidR="00772478" w:rsidRPr="006057CE">
        <w:t xml:space="preserve">can currently be </w:t>
      </w:r>
      <w:r w:rsidR="00701627" w:rsidRPr="006057CE">
        <w:t>eaten weekly to stay below EFSA TWI, which seems unrealistic according to the</w:t>
      </w:r>
      <w:r w:rsidR="008948BF" w:rsidRPr="006057CE">
        <w:t xml:space="preserve"> findings of the</w:t>
      </w:r>
      <w:r w:rsidR="00701627" w:rsidRPr="006057CE">
        <w:t xml:space="preserve"> FFQ</w:t>
      </w:r>
      <w:r w:rsidR="00E87B64" w:rsidRPr="006057CE">
        <w:t>.</w:t>
      </w:r>
      <w:r w:rsidR="00E305EF" w:rsidRPr="006057CE">
        <w:t xml:space="preserve"> </w:t>
      </w:r>
      <w:r w:rsidR="009874AE" w:rsidRPr="006057CE">
        <w:t xml:space="preserve">Here it should be noted that marine mammal meat consumption is seasonal and there will be times of the year when intake will fall above and below these estimated toxicity levels. </w:t>
      </w:r>
      <w:r w:rsidR="004173B7" w:rsidRPr="006057CE">
        <w:t>Furthermore, temporal projections show that the average community member does not fall below the EFSA TWI before the end of this century, highlighting the severity of long-range transport of industrial chemicals into the Arctic.</w:t>
      </w:r>
      <w:r w:rsidR="007647E4" w:rsidRPr="006057CE">
        <w:t xml:space="preserve"> This assessment focuses strictly on PFAS, but we know that many heavy metals and persistent organic pollutants (POPs) also accumulate in marine food webs and pose </w:t>
      </w:r>
      <w:r w:rsidR="00D01AC1" w:rsidRPr="006057CE">
        <w:t xml:space="preserve">additional </w:t>
      </w:r>
      <w:r w:rsidR="007647E4" w:rsidRPr="006057CE">
        <w:t>risk to wildlife and Indigenou</w:t>
      </w:r>
      <w:r w:rsidR="007647E4" w:rsidRPr="00D20E9E">
        <w:t>s Peoples in the Arctic</w:t>
      </w:r>
      <w:r w:rsidR="00507509" w:rsidRPr="00D20E9E">
        <w:t xml:space="preserve"> not least given </w:t>
      </w:r>
      <w:r w:rsidR="00BD5E5B" w:rsidRPr="00D20E9E">
        <w:t>these substances travel</w:t>
      </w:r>
      <w:r w:rsidR="00507509" w:rsidRPr="00D20E9E">
        <w:t xml:space="preserve"> across the placenta</w:t>
      </w:r>
      <w:r w:rsidR="00515B41" w:rsidRPr="00D20E9E">
        <w:t xml:space="preserve"> and into mil</w:t>
      </w:r>
      <w:r w:rsidR="00501649" w:rsidRPr="00D20E9E">
        <w:t>k</w:t>
      </w:r>
      <w:r w:rsidR="007647E4" w:rsidRPr="00D20E9E">
        <w:t xml:space="preserve"> </w:t>
      </w:r>
      <w:r w:rsidR="006E07B6" w:rsidRPr="00D20E9E">
        <w:fldChar w:fldCharType="begin">
          <w:fldData xml:space="preserve">PEVuZE5vdGU+PENpdGU+PEF1dGhvcj5QYWxhbmlzd2FteTwvQXV0aG9yPjxZZWFyPjIwMjQ8L1ll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</w:fldData>
        </w:fldChar>
      </w:r>
      <w:r w:rsidR="007B75BD">
        <w:instrText xml:space="preserve"> ADDIN EN.CITE </w:instrText>
      </w:r>
      <w:r w:rsidR="007B75BD">
        <w:fldChar w:fldCharType="begin">
          <w:fldData xml:space="preserve">PEVuZE5vdGU+PENpdGU+PEF1dGhvcj5QYWxhbmlzd2FteTwvQXV0aG9yPjxZZWFyPjIwMjQ8L1ll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</w:fldData>
        </w:fldChar>
      </w:r>
      <w:r w:rsidR="007B75BD">
        <w:instrText xml:space="preserve"> ADDIN EN.CITE.DATA </w:instrText>
      </w:r>
      <w:r w:rsidR="007B75BD">
        <w:fldChar w:fldCharType="end"/>
      </w:r>
      <w:r w:rsidR="006E07B6" w:rsidRPr="00D20E9E">
        <w:fldChar w:fldCharType="separate"/>
      </w:r>
      <w:r w:rsidR="007B75BD" w:rsidRPr="007B75BD">
        <w:rPr>
          <w:noProof/>
          <w:vertAlign w:val="superscript"/>
        </w:rPr>
        <w:t>47-49,70</w:t>
      </w:r>
      <w:r w:rsidR="006E07B6" w:rsidRPr="00D20E9E">
        <w:fldChar w:fldCharType="end"/>
      </w:r>
      <w:r w:rsidR="007647E4" w:rsidRPr="00D20E9E">
        <w:t xml:space="preserve">. </w:t>
      </w:r>
      <w:r w:rsidR="00544395" w:rsidRPr="005C70EB">
        <w:t xml:space="preserve">To protect these highly exposed Arctic populations, </w:t>
      </w:r>
      <w:r w:rsidR="00512591" w:rsidRPr="005C70EB">
        <w:t xml:space="preserve">results like the present are used by </w:t>
      </w:r>
      <w:r w:rsidR="00D17F8C" w:rsidRPr="005C70EB">
        <w:t xml:space="preserve">the Greenland Self-Government and its </w:t>
      </w:r>
      <w:r w:rsidR="00BF61DD" w:rsidRPr="005C70EB">
        <w:t>physician’s</w:t>
      </w:r>
      <w:r w:rsidR="00D17F8C" w:rsidRPr="005C70EB">
        <w:t xml:space="preserve"> </w:t>
      </w:r>
      <w:r w:rsidR="00544395" w:rsidRPr="005C70EB">
        <w:lastRenderedPageBreak/>
        <w:t>development consumption guidelines in tandem with consideration of healthy alternatives and low-cost food</w:t>
      </w:r>
      <w:r w:rsidR="005D2CA5" w:rsidRPr="005C70EB">
        <w:t xml:space="preserve"> </w:t>
      </w:r>
      <w:r w:rsidR="00995686" w:rsidRPr="005C70EB">
        <w:t xml:space="preserve">consideration </w:t>
      </w:r>
      <w:r w:rsidR="005D1E2A" w:rsidRPr="005C70EB">
        <w:t>the Arctic dilemma</w:t>
      </w:r>
      <w:r w:rsidR="00544395" w:rsidRPr="005C70EB">
        <w:t xml:space="preserve">. </w:t>
      </w:r>
      <w:r w:rsidR="007647E4" w:rsidRPr="00D20E9E">
        <w:t>The findings of t</w:t>
      </w:r>
      <w:r w:rsidR="007647E4" w:rsidRPr="006057CE">
        <w:t xml:space="preserve">his research and the growing knowledge of PFAS pollution globally highlight the urgent need to better regulate PFAS and other persistent, </w:t>
      </w:r>
      <w:proofErr w:type="spellStart"/>
      <w:r w:rsidR="007647E4" w:rsidRPr="006057CE">
        <w:t>bioaccumulative</w:t>
      </w:r>
      <w:proofErr w:type="spellEnd"/>
      <w:r w:rsidR="007647E4" w:rsidRPr="006057CE">
        <w:t xml:space="preserve"> and toxic chemicals through national and international efforts such as the Stockholm Convention. </w:t>
      </w:r>
      <w:r w:rsidR="00544395">
        <w:t>These r</w:t>
      </w:r>
      <w:r w:rsidR="007647E4" w:rsidRPr="006057CE">
        <w:t>egulation</w:t>
      </w:r>
      <w:r w:rsidR="00335EF6" w:rsidRPr="006057CE">
        <w:t>s</w:t>
      </w:r>
      <w:r w:rsidR="007647E4" w:rsidRPr="006057CE">
        <w:t xml:space="preserve"> need to be combined with sustainable chemistry initiatives </w:t>
      </w:r>
      <w:r w:rsidR="00F905C8" w:rsidRPr="006057CE">
        <w:t>to alleviate socio-economic costs</w:t>
      </w:r>
      <w:r w:rsidR="00485DBA" w:rsidRPr="006057CE">
        <w:t xml:space="preserve"> through</w:t>
      </w:r>
      <w:r w:rsidR="00506A8D" w:rsidRPr="006057CE">
        <w:t xml:space="preserve"> investments in</w:t>
      </w:r>
      <w:r w:rsidR="00485DBA" w:rsidRPr="006057CE">
        <w:t xml:space="preserve"> </w:t>
      </w:r>
      <w:r w:rsidR="00CA047C" w:rsidRPr="006057CE">
        <w:t xml:space="preserve">green chemistry and </w:t>
      </w:r>
      <w:r w:rsidR="00485DBA" w:rsidRPr="006057CE">
        <w:t>non-toxic solutions</w:t>
      </w:r>
      <w:r w:rsidR="00295B04" w:rsidRPr="006057CE">
        <w:t xml:space="preserve">. </w:t>
      </w:r>
    </w:p>
    <w:p w14:paraId="18BF04A4" w14:textId="77777777" w:rsidR="00630BE3" w:rsidRPr="006057CE" w:rsidRDefault="00630BE3" w:rsidP="00E44AD9">
      <w:pPr>
        <w:pStyle w:val="Paragraph"/>
        <w:spacing w:before="0" w:line="360" w:lineRule="auto"/>
        <w:ind w:firstLine="0"/>
        <w:jc w:val="both"/>
      </w:pPr>
    </w:p>
    <w:p w14:paraId="5BEA7321" w14:textId="3DD2A05F" w:rsidR="00630BE3" w:rsidRPr="006057CE" w:rsidRDefault="00630BE3" w:rsidP="00E44AD9">
      <w:pPr>
        <w:pStyle w:val="Paragraph"/>
        <w:spacing w:before="0" w:line="360" w:lineRule="auto"/>
        <w:ind w:firstLine="0"/>
        <w:jc w:val="both"/>
        <w:rPr>
          <w:b/>
          <w:bCs/>
        </w:rPr>
      </w:pPr>
      <w:r w:rsidRPr="006057CE">
        <w:rPr>
          <w:b/>
          <w:bCs/>
        </w:rPr>
        <w:t>Conclusions</w:t>
      </w:r>
    </w:p>
    <w:p w14:paraId="30BC698A" w14:textId="25C5185C" w:rsidR="00E44AD9" w:rsidRPr="006057CE" w:rsidRDefault="00E44AD9" w:rsidP="00E44AD9">
      <w:pPr>
        <w:pStyle w:val="AbstractSummary"/>
        <w:spacing w:before="0" w:line="360" w:lineRule="auto"/>
        <w:ind w:firstLine="284"/>
        <w:jc w:val="both"/>
      </w:pPr>
      <w:r w:rsidRPr="006057CE">
        <w:t xml:space="preserve">We found a biomagnification factor of 4-10 between ringed </w:t>
      </w:r>
      <w:proofErr w:type="spellStart"/>
      <w:proofErr w:type="gramStart"/>
      <w:r w:rsidRPr="006057CE">
        <w:t>seal:polar</w:t>
      </w:r>
      <w:proofErr w:type="spellEnd"/>
      <w:proofErr w:type="gramEnd"/>
      <w:r w:rsidRPr="006057CE">
        <w:t xml:space="preserve"> bear, and estimate that </w:t>
      </w:r>
      <w:r w:rsidRPr="006057CE">
        <w:rPr>
          <w:i/>
          <w:iCs/>
        </w:rPr>
        <w:t>~</w:t>
      </w:r>
      <w:r w:rsidRPr="006057CE">
        <w:t xml:space="preserve">90% of the </w:t>
      </w:r>
      <w:r w:rsidRPr="006057CE">
        <w:rPr>
          <w:bCs/>
        </w:rPr>
        <w:t>Ittoqqortoormiit</w:t>
      </w:r>
      <w:r w:rsidRPr="006057CE">
        <w:t xml:space="preserve"> community exceeded the established ∑</w:t>
      </w:r>
      <w:r w:rsidRPr="006057CE">
        <w:rPr>
          <w:vertAlign w:val="subscript"/>
        </w:rPr>
        <w:t>4</w:t>
      </w:r>
      <w:r w:rsidRPr="006057CE">
        <w:t>PFAS TWI by 13-folds through consumption of polar bears and ringed seals</w:t>
      </w:r>
      <w:r w:rsidR="00FB2697" w:rsidRPr="006057CE">
        <w:t xml:space="preserve"> and that </w:t>
      </w:r>
      <w:r w:rsidRPr="006057CE">
        <w:t xml:space="preserve">the average inhabitant will continue to exceed established toxicity guidelines until 2090. The prolonged elevated exposure to PFAS in this Inuit community over the next century is concerning in terms of multi-generational disease prevalence and non-infectious diseases such as cardio-metabolic diseases, cancer and reduced fertility. Our findings emphasize the need for additional regulation of PFAS and the development of non-toxic sustainable compounds through international collaboration, not least through the Stockholm Convention. </w:t>
      </w:r>
    </w:p>
    <w:p w14:paraId="4B4D3CAD" w14:textId="77777777" w:rsidR="00630BE3" w:rsidRPr="006057CE" w:rsidRDefault="00630BE3" w:rsidP="00E44AD9">
      <w:pPr>
        <w:pStyle w:val="Paragraph"/>
        <w:spacing w:before="0" w:line="360" w:lineRule="auto"/>
        <w:ind w:firstLine="0"/>
        <w:jc w:val="both"/>
        <w:rPr>
          <w:b/>
          <w:bCs/>
        </w:rPr>
      </w:pPr>
    </w:p>
    <w:p w14:paraId="57E14F4E" w14:textId="2A58FC47" w:rsidR="009251F0" w:rsidRPr="006057CE" w:rsidRDefault="009251F0" w:rsidP="00E44AD9">
      <w:pPr>
        <w:pStyle w:val="Refhead"/>
        <w:spacing w:before="0" w:after="0" w:line="360" w:lineRule="auto"/>
        <w:jc w:val="both"/>
      </w:pPr>
      <w:r w:rsidRPr="006057CE">
        <w:t>Acknowledgments</w:t>
      </w:r>
    </w:p>
    <w:p w14:paraId="49266B6D" w14:textId="0BEA6BDA" w:rsidR="00527706" w:rsidRPr="006057CE" w:rsidRDefault="00E44AD9" w:rsidP="005A5003">
      <w:pPr>
        <w:pStyle w:val="Acknowledgement"/>
        <w:spacing w:before="0" w:line="360" w:lineRule="auto"/>
        <w:ind w:left="0" w:firstLine="284"/>
        <w:jc w:val="both"/>
      </w:pPr>
      <w:r w:rsidRPr="006057CE">
        <w:rPr>
          <w:noProof/>
        </w:rPr>
        <w:drawing>
          <wp:anchor distT="0" distB="0" distL="114300" distR="114300" simplePos="0" relativeHeight="251659264" behindDoc="1" locked="0" layoutInCell="1" allowOverlap="1" wp14:anchorId="77704BBA" wp14:editId="613A9720">
            <wp:simplePos x="0" y="0"/>
            <wp:positionH relativeFrom="margin">
              <wp:align>right</wp:align>
            </wp:positionH>
            <wp:positionV relativeFrom="paragraph">
              <wp:posOffset>2887345</wp:posOffset>
            </wp:positionV>
            <wp:extent cx="1906905" cy="400685"/>
            <wp:effectExtent l="0" t="0" r="0" b="0"/>
            <wp:wrapNone/>
            <wp:docPr id="1883596228" name="Picture 1" descr="eu fun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u funded"/>
                    <pic:cNvPicPr>
                      <a:picLocks noChangeAspect="1" noChangeArrowheads="1"/>
                    </pic:cNvPicPr>
                  </pic:nvPicPr>
                  <pic:blipFill>
                    <a:blip r:embed="rId23" r:link="rId24" cstate="print">
                      <a:extLst>
                        <a:ext uri="{28A0092B-C50C-407E-A947-70E740481C1C}">
                          <a14:useLocalDpi xmlns:a14="http://schemas.microsoft.com/office/drawing/2010/main" val="0"/>
                        </a:ext>
                      </a:extLst>
                    </a:blip>
                    <a:srcRect/>
                    <a:stretch>
                      <a:fillRect/>
                    </a:stretch>
                  </pic:blipFill>
                  <pic:spPr bwMode="auto">
                    <a:xfrm>
                      <a:off x="0" y="0"/>
                      <a:ext cx="1906905" cy="400685"/>
                    </a:xfrm>
                    <a:prstGeom prst="rect">
                      <a:avLst/>
                    </a:prstGeom>
                    <a:noFill/>
                    <a:ln>
                      <a:noFill/>
                    </a:ln>
                  </pic:spPr>
                </pic:pic>
              </a:graphicData>
            </a:graphic>
            <wp14:sizeRelH relativeFrom="page">
              <wp14:pctWidth>0</wp14:pctWidth>
            </wp14:sizeRelH>
            <wp14:sizeRelV relativeFrom="page">
              <wp14:pctHeight>0</wp14:pctHeight>
            </wp14:sizeRelV>
          </wp:anchor>
        </w:drawing>
      </w:r>
      <w:r w:rsidR="009251F0" w:rsidRPr="006057CE">
        <w:t>We thank anonymous locals</w:t>
      </w:r>
      <w:r w:rsidR="005204A5" w:rsidRPr="006057CE">
        <w:t xml:space="preserve">, subsistence hunters and the local </w:t>
      </w:r>
      <w:r w:rsidR="00B255A0" w:rsidRPr="006057CE">
        <w:rPr>
          <w:bCs/>
        </w:rPr>
        <w:t>Ittoqqortoormiit</w:t>
      </w:r>
      <w:r w:rsidR="005204A5" w:rsidRPr="006057CE">
        <w:rPr>
          <w:bCs/>
        </w:rPr>
        <w:t xml:space="preserve"> (</w:t>
      </w:r>
      <w:r w:rsidR="005204A5" w:rsidRPr="006057CE">
        <w:t xml:space="preserve">Scoresby Sound) community </w:t>
      </w:r>
      <w:r w:rsidR="00CA25DF" w:rsidRPr="006057CE">
        <w:t xml:space="preserve">for </w:t>
      </w:r>
      <w:r w:rsidR="00B33FF1" w:rsidRPr="006057CE">
        <w:t>participation</w:t>
      </w:r>
      <w:r w:rsidR="00CA25DF" w:rsidRPr="006057CE">
        <w:t xml:space="preserve"> in </w:t>
      </w:r>
      <w:r w:rsidR="009251F0" w:rsidRPr="006057CE">
        <w:t>dietary questionnaires</w:t>
      </w:r>
      <w:r w:rsidR="00CA25DF" w:rsidRPr="006057CE">
        <w:t xml:space="preserve">, sampling of tissues and </w:t>
      </w:r>
      <w:r w:rsidR="00B33FF1" w:rsidRPr="006057CE">
        <w:t xml:space="preserve">other logistics during </w:t>
      </w:r>
      <w:r w:rsidR="00184254" w:rsidRPr="006057CE">
        <w:t>2006-2022</w:t>
      </w:r>
      <w:r w:rsidR="00B33FF1" w:rsidRPr="006057CE">
        <w:t xml:space="preserve">. </w:t>
      </w:r>
      <w:r w:rsidR="009251F0" w:rsidRPr="006057CE">
        <w:t xml:space="preserve">In addition, </w:t>
      </w:r>
      <w:r w:rsidR="00B33FF1" w:rsidRPr="006057CE">
        <w:t xml:space="preserve">we are grateful to </w:t>
      </w:r>
      <w:r w:rsidR="009251F0" w:rsidRPr="006057CE">
        <w:t>laboratory technicians for</w:t>
      </w:r>
      <w:r w:rsidR="00B33FF1" w:rsidRPr="006057CE">
        <w:t xml:space="preserve"> their engagement in</w:t>
      </w:r>
      <w:r w:rsidR="009251F0" w:rsidRPr="006057CE">
        <w:t xml:space="preserve"> </w:t>
      </w:r>
      <w:r w:rsidR="00174F0C" w:rsidRPr="006057CE">
        <w:t>PFAS analyses</w:t>
      </w:r>
      <w:r w:rsidR="009251F0" w:rsidRPr="006057CE">
        <w:t>.</w:t>
      </w:r>
      <w:r w:rsidR="00321E2A" w:rsidRPr="006057CE">
        <w:t xml:space="preserve"> </w:t>
      </w:r>
      <w:r w:rsidR="009251F0" w:rsidRPr="006057CE">
        <w:t>Danish Cooperation for Environment in the Arctic (DANCEA) grant Unexpected MST-112-00241 (RDI)</w:t>
      </w:r>
      <w:r w:rsidR="00943844" w:rsidRPr="006057CE">
        <w:t>,</w:t>
      </w:r>
      <w:r w:rsidR="00C25697" w:rsidRPr="006057CE">
        <w:t xml:space="preserve"> </w:t>
      </w:r>
      <w:r w:rsidR="00A86FB9" w:rsidRPr="006057CE">
        <w:t>AMAP CORE MST-113-00081 (JS),</w:t>
      </w:r>
      <w:r w:rsidR="00C25697" w:rsidRPr="006057CE">
        <w:t xml:space="preserve"> </w:t>
      </w:r>
      <w:r w:rsidR="00A86FB9" w:rsidRPr="006057CE">
        <w:t>RISK-PFAS J.nr. 2019-8201</w:t>
      </w:r>
      <w:r w:rsidR="00AF25EF" w:rsidRPr="006057CE">
        <w:t xml:space="preserve"> and </w:t>
      </w:r>
      <w:r w:rsidR="00A86FB9" w:rsidRPr="006057CE">
        <w:t xml:space="preserve">TIME-PFAS J.nr. 2021 - 60245 (CS) </w:t>
      </w:r>
      <w:r w:rsidR="009251F0" w:rsidRPr="006057CE">
        <w:t xml:space="preserve">supporting field work, </w:t>
      </w:r>
      <w:r w:rsidR="00871A22" w:rsidRPr="006057CE">
        <w:t>sampling,</w:t>
      </w:r>
      <w:r w:rsidR="009251F0" w:rsidRPr="006057CE">
        <w:t xml:space="preserve"> and chemical analyses.</w:t>
      </w:r>
      <w:r w:rsidR="00882428" w:rsidRPr="006057CE">
        <w:t xml:space="preserve"> In addition, the </w:t>
      </w:r>
      <w:r w:rsidR="00BA24A5" w:rsidRPr="006057CE">
        <w:t xml:space="preserve">work is </w:t>
      </w:r>
      <w:r w:rsidR="00A90A24" w:rsidRPr="006057CE">
        <w:t>f</w:t>
      </w:r>
      <w:r w:rsidR="00CE145B" w:rsidRPr="006057CE">
        <w:t xml:space="preserve">unded </w:t>
      </w:r>
      <w:r w:rsidR="00EF5F28">
        <w:t xml:space="preserve">(or co-funded) </w:t>
      </w:r>
      <w:r w:rsidR="00CE145B" w:rsidRPr="006057CE">
        <w:t>by the European Union</w:t>
      </w:r>
      <w:r w:rsidR="00EE55FA" w:rsidRPr="006057CE">
        <w:t xml:space="preserve"> </w:t>
      </w:r>
      <w:proofErr w:type="spellStart"/>
      <w:r w:rsidR="00EE55FA" w:rsidRPr="006057CE">
        <w:t>HEurope</w:t>
      </w:r>
      <w:proofErr w:type="spellEnd"/>
      <w:r w:rsidR="00EE55FA" w:rsidRPr="006057CE">
        <w:t xml:space="preserve"> grant agreement 101135051 </w:t>
      </w:r>
      <w:proofErr w:type="spellStart"/>
      <w:r w:rsidR="005A5003">
        <w:t>A</w:t>
      </w:r>
      <w:r w:rsidR="00EE55FA" w:rsidRPr="006057CE">
        <w:t>rc</w:t>
      </w:r>
      <w:r w:rsidR="005A5003">
        <w:t>S</w:t>
      </w:r>
      <w:r w:rsidR="00EE55FA" w:rsidRPr="006057CE">
        <w:t>olution</w:t>
      </w:r>
      <w:proofErr w:type="spellEnd"/>
      <w:r w:rsidR="00EE55FA" w:rsidRPr="006057CE">
        <w:t xml:space="preserve"> providing resources for the authors to conduct the present work (</w:t>
      </w:r>
      <w:r w:rsidR="00372963" w:rsidRPr="006057CE">
        <w:t>CS, RDI, JS, RB, KG</w:t>
      </w:r>
      <w:r w:rsidR="00EE55FA" w:rsidRPr="006057CE">
        <w:t>). Views and opinions expressed do not necessarily reflect those of the European Union. Neither the European Union nor the granting authority can be held responsible for them.</w:t>
      </w:r>
      <w:r w:rsidR="00372963" w:rsidRPr="006057CE">
        <w:t xml:space="preserve"> Furthermore, </w:t>
      </w:r>
      <w:proofErr w:type="spellStart"/>
      <w:r w:rsidR="00372963" w:rsidRPr="006057CE">
        <w:t>WhaleAdapt</w:t>
      </w:r>
      <w:proofErr w:type="spellEnd"/>
      <w:r w:rsidR="00372963" w:rsidRPr="006057CE">
        <w:t xml:space="preserve"> funded by NFRFI has provided resources for the authors to conduct the present work (CS, RDI, JS, RB, KG). </w:t>
      </w:r>
    </w:p>
    <w:p w14:paraId="04771888" w14:textId="3BFD3FC5" w:rsidR="00021452" w:rsidRPr="006057CE" w:rsidRDefault="00021452" w:rsidP="00E44AD9">
      <w:pPr>
        <w:pStyle w:val="Acknowledgement"/>
        <w:spacing w:before="0" w:line="360" w:lineRule="auto"/>
        <w:ind w:left="0" w:firstLine="0"/>
        <w:jc w:val="both"/>
      </w:pPr>
    </w:p>
    <w:p w14:paraId="1374945C" w14:textId="77777777" w:rsidR="00E44AD9" w:rsidRPr="006057CE" w:rsidRDefault="00E44AD9" w:rsidP="00E44AD9">
      <w:pPr>
        <w:pStyle w:val="Acknowledgement"/>
        <w:spacing w:before="0" w:line="360" w:lineRule="auto"/>
        <w:ind w:left="0" w:firstLine="0"/>
        <w:jc w:val="both"/>
      </w:pPr>
    </w:p>
    <w:p w14:paraId="4CA9ABF3" w14:textId="7D16CE86" w:rsidR="002B4FD5" w:rsidRPr="006057CE" w:rsidRDefault="00DB060A" w:rsidP="00E44AD9">
      <w:pPr>
        <w:pStyle w:val="Acknowledgement"/>
        <w:spacing w:before="0" w:line="360" w:lineRule="auto"/>
        <w:ind w:left="0" w:firstLine="0"/>
        <w:jc w:val="both"/>
      </w:pPr>
      <w:r w:rsidRPr="006057CE">
        <w:rPr>
          <w:b/>
          <w:bCs/>
        </w:rPr>
        <w:lastRenderedPageBreak/>
        <w:t>References</w:t>
      </w:r>
    </w:p>
    <w:p w14:paraId="0C02FA47" w14:textId="77777777" w:rsidR="007B75BD" w:rsidRPr="007B75BD" w:rsidRDefault="002B4FD5" w:rsidP="007B75BD">
      <w:pPr>
        <w:pStyle w:val="EndNoteBibliography"/>
      </w:pPr>
      <w:r w:rsidRPr="006057CE">
        <w:rPr>
          <w:sz w:val="24"/>
          <w:szCs w:val="24"/>
        </w:rPr>
        <w:fldChar w:fldCharType="begin"/>
      </w:r>
      <w:r w:rsidRPr="006057CE">
        <w:rPr>
          <w:sz w:val="24"/>
          <w:szCs w:val="24"/>
        </w:rPr>
        <w:instrText xml:space="preserve"> ADDIN EN.REFLIST </w:instrText>
      </w:r>
      <w:r w:rsidRPr="006057CE">
        <w:rPr>
          <w:sz w:val="24"/>
          <w:szCs w:val="24"/>
        </w:rPr>
        <w:fldChar w:fldCharType="separate"/>
      </w:r>
      <w:r w:rsidR="007B75BD" w:rsidRPr="007B75BD">
        <w:t>1.</w:t>
      </w:r>
      <w:r w:rsidR="007B75BD" w:rsidRPr="007B75BD">
        <w:tab/>
        <w:t xml:space="preserve">Chohan A, Petaway H, Rivera-Diaz V, Day A, Colaianni O, Keramati M. Per and polyfluoroalkyl substances scientific literature review: water exposure, impact on human health, and implications for regulatory reform. </w:t>
      </w:r>
      <w:r w:rsidR="007B75BD" w:rsidRPr="007B75BD">
        <w:rPr>
          <w:i/>
        </w:rPr>
        <w:t>Reviews on Environmental Health</w:t>
      </w:r>
      <w:r w:rsidR="007B75BD" w:rsidRPr="007B75BD">
        <w:t xml:space="preserve"> 2021; </w:t>
      </w:r>
      <w:r w:rsidR="007B75BD" w:rsidRPr="007B75BD">
        <w:rPr>
          <w:b/>
        </w:rPr>
        <w:t>36</w:t>
      </w:r>
      <w:r w:rsidR="007B75BD" w:rsidRPr="007B75BD">
        <w:t>(2): 235-59.</w:t>
      </w:r>
    </w:p>
    <w:p w14:paraId="7F762497" w14:textId="77777777" w:rsidR="007B75BD" w:rsidRPr="007B75BD" w:rsidRDefault="007B75BD" w:rsidP="007B75BD">
      <w:pPr>
        <w:pStyle w:val="EndNoteBibliography"/>
      </w:pPr>
      <w:r w:rsidRPr="007B75BD">
        <w:t>2.</w:t>
      </w:r>
      <w:r w:rsidRPr="007B75BD">
        <w:tab/>
        <w:t xml:space="preserve">Sunderland EM, Hu XC, Dassuncao C, Tokranov AK, Wagner CC, Allen JG. A review of the pathways of human exposure to poly- and perfluoroalkyl substances (PFASs) and present understanding of health effects. </w:t>
      </w:r>
      <w:r w:rsidRPr="007B75BD">
        <w:rPr>
          <w:i/>
        </w:rPr>
        <w:t>Journal of Exposure Science &amp; Environmental Epidemiology</w:t>
      </w:r>
      <w:r w:rsidRPr="007B75BD">
        <w:t xml:space="preserve"> 2019; </w:t>
      </w:r>
      <w:r w:rsidRPr="007B75BD">
        <w:rPr>
          <w:b/>
        </w:rPr>
        <w:t>29</w:t>
      </w:r>
      <w:r w:rsidRPr="007B75BD">
        <w:t>(2): 131-47.</w:t>
      </w:r>
    </w:p>
    <w:p w14:paraId="69C10C3F" w14:textId="77777777" w:rsidR="007B75BD" w:rsidRPr="007B75BD" w:rsidRDefault="007B75BD" w:rsidP="007B75BD">
      <w:pPr>
        <w:pStyle w:val="EndNoteBibliography"/>
      </w:pPr>
      <w:r w:rsidRPr="007B75BD">
        <w:t>3.</w:t>
      </w:r>
      <w:r w:rsidRPr="007B75BD">
        <w:tab/>
        <w:t xml:space="preserve">Evich MG, Davis MJB, McCord JP, et al. Per- and polyfluoroalkyl substances in the environment. </w:t>
      </w:r>
      <w:r w:rsidRPr="007B75BD">
        <w:rPr>
          <w:i/>
        </w:rPr>
        <w:t>Science</w:t>
      </w:r>
      <w:r w:rsidRPr="007B75BD">
        <w:t xml:space="preserve"> 2022; </w:t>
      </w:r>
      <w:r w:rsidRPr="007B75BD">
        <w:rPr>
          <w:b/>
        </w:rPr>
        <w:t>375</w:t>
      </w:r>
      <w:r w:rsidRPr="007B75BD">
        <w:t>(6580): eabg9065.</w:t>
      </w:r>
    </w:p>
    <w:p w14:paraId="0CE09604" w14:textId="77777777" w:rsidR="007B75BD" w:rsidRPr="007B75BD" w:rsidRDefault="007B75BD" w:rsidP="007B75BD">
      <w:pPr>
        <w:pStyle w:val="EndNoteBibliography"/>
      </w:pPr>
      <w:r w:rsidRPr="007B75BD">
        <w:t>4.</w:t>
      </w:r>
      <w:r w:rsidRPr="007B75BD">
        <w:tab/>
        <w:t xml:space="preserve">Braun JM. Enhancing Regulations to Reduce Exposure to PFAS - Federal Action on "Forever Chemicals". </w:t>
      </w:r>
      <w:r w:rsidRPr="007B75BD">
        <w:rPr>
          <w:i/>
        </w:rPr>
        <w:t>N Engl J Med</w:t>
      </w:r>
      <w:r w:rsidRPr="007B75BD">
        <w:t xml:space="preserve"> 2023; </w:t>
      </w:r>
      <w:r w:rsidRPr="007B75BD">
        <w:rPr>
          <w:b/>
        </w:rPr>
        <w:t>388</w:t>
      </w:r>
      <w:r w:rsidRPr="007B75BD">
        <w:t>(21): 1924-6.</w:t>
      </w:r>
    </w:p>
    <w:p w14:paraId="3C838817" w14:textId="77777777" w:rsidR="007B75BD" w:rsidRPr="007B75BD" w:rsidRDefault="007B75BD" w:rsidP="007B75BD">
      <w:pPr>
        <w:pStyle w:val="EndNoteBibliography"/>
      </w:pPr>
      <w:r w:rsidRPr="007B75BD">
        <w:t>5.</w:t>
      </w:r>
      <w:r w:rsidRPr="007B75BD">
        <w:tab/>
        <w:t xml:space="preserve">Scheringer M. Innovate beyond PFAS. </w:t>
      </w:r>
      <w:r w:rsidRPr="007B75BD">
        <w:rPr>
          <w:i/>
        </w:rPr>
        <w:t>Science</w:t>
      </w:r>
      <w:r w:rsidRPr="007B75BD">
        <w:t xml:space="preserve"> 2023; </w:t>
      </w:r>
      <w:r w:rsidRPr="007B75BD">
        <w:rPr>
          <w:b/>
        </w:rPr>
        <w:t>381</w:t>
      </w:r>
      <w:r w:rsidRPr="007B75BD">
        <w:t>(6655): 251.</w:t>
      </w:r>
    </w:p>
    <w:p w14:paraId="4495F597" w14:textId="77777777" w:rsidR="007B75BD" w:rsidRPr="007B75BD" w:rsidRDefault="007B75BD" w:rsidP="007B75BD">
      <w:pPr>
        <w:pStyle w:val="EndNoteBibliography"/>
      </w:pPr>
      <w:r w:rsidRPr="007B75BD">
        <w:t>6.</w:t>
      </w:r>
      <w:r w:rsidRPr="007B75BD">
        <w:tab/>
        <w:t xml:space="preserve">De Silva AO, Armitage JM, Bruton TA, et al. PFAS Exposure Pathways for Humans and Wildlife: A Synthesis of Current Knowledge and Key Gaps in Understanding. </w:t>
      </w:r>
      <w:r w:rsidRPr="007B75BD">
        <w:rPr>
          <w:i/>
        </w:rPr>
        <w:t>Environmental Toxicology and Chemistry</w:t>
      </w:r>
      <w:r w:rsidRPr="007B75BD">
        <w:t xml:space="preserve"> 2021; </w:t>
      </w:r>
      <w:r w:rsidRPr="007B75BD">
        <w:rPr>
          <w:b/>
        </w:rPr>
        <w:t>40</w:t>
      </w:r>
      <w:r w:rsidRPr="007B75BD">
        <w:t>(3): 631-57.</w:t>
      </w:r>
    </w:p>
    <w:p w14:paraId="15C52D57" w14:textId="77777777" w:rsidR="007B75BD" w:rsidRPr="007B75BD" w:rsidRDefault="007B75BD" w:rsidP="007B75BD">
      <w:pPr>
        <w:pStyle w:val="EndNoteBibliography"/>
      </w:pPr>
      <w:r w:rsidRPr="007B75BD">
        <w:t>7.</w:t>
      </w:r>
      <w:r w:rsidRPr="007B75BD">
        <w:tab/>
        <w:t xml:space="preserve">Whitehead HD, Venier M, Wu Y, et al. Fluorinated Compounds in North American Cosmetics. </w:t>
      </w:r>
      <w:r w:rsidRPr="007B75BD">
        <w:rPr>
          <w:i/>
        </w:rPr>
        <w:t>Environmental Science &amp; Technology Letters</w:t>
      </w:r>
      <w:r w:rsidRPr="007B75BD">
        <w:t xml:space="preserve"> 2021; </w:t>
      </w:r>
      <w:r w:rsidRPr="007B75BD">
        <w:rPr>
          <w:b/>
        </w:rPr>
        <w:t>8</w:t>
      </w:r>
      <w:r w:rsidRPr="007B75BD">
        <w:t>(7): 538-44.</w:t>
      </w:r>
    </w:p>
    <w:p w14:paraId="12A8E905" w14:textId="77777777" w:rsidR="007B75BD" w:rsidRPr="007B75BD" w:rsidRDefault="007B75BD" w:rsidP="007B75BD">
      <w:pPr>
        <w:pStyle w:val="EndNoteBibliography"/>
      </w:pPr>
      <w:r w:rsidRPr="007B75BD">
        <w:t>8.</w:t>
      </w:r>
      <w:r w:rsidRPr="007B75BD">
        <w:tab/>
        <w:t xml:space="preserve">Sonne C, Desforges JP, Gustavson K, et al. Assessment of exposure to perfluorinated industrial substances and risk of immune suppression in Greenland and its global context: a mixed-methods study. </w:t>
      </w:r>
      <w:r w:rsidRPr="007B75BD">
        <w:rPr>
          <w:i/>
        </w:rPr>
        <w:t>Lancet Planet Health</w:t>
      </w:r>
      <w:r w:rsidRPr="007B75BD">
        <w:t xml:space="preserve"> 2023; </w:t>
      </w:r>
      <w:r w:rsidRPr="007B75BD">
        <w:rPr>
          <w:b/>
        </w:rPr>
        <w:t>7</w:t>
      </w:r>
      <w:r w:rsidRPr="007B75BD">
        <w:t>(7): e570-e9.</w:t>
      </w:r>
    </w:p>
    <w:p w14:paraId="3B2FB94E" w14:textId="77777777" w:rsidR="007B75BD" w:rsidRPr="007B75BD" w:rsidRDefault="007B75BD" w:rsidP="007B75BD">
      <w:pPr>
        <w:pStyle w:val="EndNoteBibliography"/>
      </w:pPr>
      <w:r w:rsidRPr="007B75BD">
        <w:t>9.</w:t>
      </w:r>
      <w:r w:rsidRPr="007B75BD">
        <w:tab/>
        <w:t xml:space="preserve">Sonne C, Vorkamp K, Galatius A, et al. Human exposure to PFOS and mercury through meat from baltic harbour seals (Phoca vitulina). </w:t>
      </w:r>
      <w:r w:rsidRPr="007B75BD">
        <w:rPr>
          <w:i/>
        </w:rPr>
        <w:t>Environ Res</w:t>
      </w:r>
      <w:r w:rsidRPr="007B75BD">
        <w:t xml:space="preserve"> 2019; </w:t>
      </w:r>
      <w:r w:rsidRPr="007B75BD">
        <w:rPr>
          <w:b/>
        </w:rPr>
        <w:t>175</w:t>
      </w:r>
      <w:r w:rsidRPr="007B75BD">
        <w:t>: 376-83.</w:t>
      </w:r>
    </w:p>
    <w:p w14:paraId="3BC54320" w14:textId="77777777" w:rsidR="007B75BD" w:rsidRPr="007B75BD" w:rsidRDefault="007B75BD" w:rsidP="007B75BD">
      <w:pPr>
        <w:pStyle w:val="EndNoteBibliography"/>
      </w:pPr>
      <w:r w:rsidRPr="007B75BD">
        <w:t>10.</w:t>
      </w:r>
      <w:r w:rsidRPr="007B75BD">
        <w:tab/>
        <w:t xml:space="preserve">Dietz R, Letcher RJ, Desforges J-P, et al. Current state of knowledge on biological effects from contaminants on arctic wildlife and fish. </w:t>
      </w:r>
      <w:r w:rsidRPr="007B75BD">
        <w:rPr>
          <w:i/>
        </w:rPr>
        <w:t>Science of The Total Environment</w:t>
      </w:r>
      <w:r w:rsidRPr="007B75BD">
        <w:t xml:space="preserve"> 2019; </w:t>
      </w:r>
      <w:r w:rsidRPr="007B75BD">
        <w:rPr>
          <w:b/>
        </w:rPr>
        <w:t>696</w:t>
      </w:r>
      <w:r w:rsidRPr="007B75BD">
        <w:t>: 133792.</w:t>
      </w:r>
    </w:p>
    <w:p w14:paraId="41223AE0" w14:textId="77777777" w:rsidR="007B75BD" w:rsidRPr="007B75BD" w:rsidRDefault="007B75BD" w:rsidP="007B75BD">
      <w:pPr>
        <w:pStyle w:val="EndNoteBibliography"/>
      </w:pPr>
      <w:r w:rsidRPr="007B75BD">
        <w:t>11.</w:t>
      </w:r>
      <w:r w:rsidRPr="007B75BD">
        <w:tab/>
        <w:t xml:space="preserve">Boisvert G, Sonne C, Rigét FF, Dietz R, Letcher RJ. Bioaccumulation and biomagnification of perfluoroalkyl acids and precursors in East Greenland polar bears and their ringed seal prey. </w:t>
      </w:r>
      <w:r w:rsidRPr="007B75BD">
        <w:rPr>
          <w:i/>
        </w:rPr>
        <w:t>Environ Pollut</w:t>
      </w:r>
      <w:r w:rsidRPr="007B75BD">
        <w:t xml:space="preserve"> 2019; </w:t>
      </w:r>
      <w:r w:rsidRPr="007B75BD">
        <w:rPr>
          <w:b/>
        </w:rPr>
        <w:t>252</w:t>
      </w:r>
      <w:r w:rsidRPr="007B75BD">
        <w:t>(Pt B): 1335-43.</w:t>
      </w:r>
    </w:p>
    <w:p w14:paraId="0D715990" w14:textId="77777777" w:rsidR="007B75BD" w:rsidRPr="007B75BD" w:rsidRDefault="007B75BD" w:rsidP="007B75BD">
      <w:pPr>
        <w:pStyle w:val="EndNoteBibliography"/>
      </w:pPr>
      <w:r w:rsidRPr="007B75BD">
        <w:t>12.</w:t>
      </w:r>
      <w:r w:rsidRPr="007B75BD">
        <w:tab/>
        <w:t xml:space="preserve">Rigét F, Bignert A, Braune B, et al. Temporal trends of persistent organic pollutants in Arctic marine and freshwater biota. </w:t>
      </w:r>
      <w:r w:rsidRPr="007B75BD">
        <w:rPr>
          <w:i/>
        </w:rPr>
        <w:t>Sci Total Environ</w:t>
      </w:r>
      <w:r w:rsidRPr="007B75BD">
        <w:t xml:space="preserve"> 2019; </w:t>
      </w:r>
      <w:r w:rsidRPr="007B75BD">
        <w:rPr>
          <w:b/>
        </w:rPr>
        <w:t>649</w:t>
      </w:r>
      <w:r w:rsidRPr="007B75BD">
        <w:t>: 99-110.</w:t>
      </w:r>
    </w:p>
    <w:p w14:paraId="559EC604" w14:textId="77777777" w:rsidR="007B75BD" w:rsidRPr="007B75BD" w:rsidRDefault="007B75BD" w:rsidP="007B75BD">
      <w:pPr>
        <w:pStyle w:val="EndNoteBibliography"/>
      </w:pPr>
      <w:r w:rsidRPr="007B75BD">
        <w:t>13.</w:t>
      </w:r>
      <w:r w:rsidRPr="007B75BD">
        <w:tab/>
        <w:t xml:space="preserve">Bossi R, Riget FF, Dietz R, et al. Preliminary screening of perfluorooctane sulfonate (PFOS) and other fluorochemicals in fish, birds and marine mammals from Greenland and the Faroe Islands. </w:t>
      </w:r>
      <w:r w:rsidRPr="007B75BD">
        <w:rPr>
          <w:i/>
        </w:rPr>
        <w:t>Environ Pollut</w:t>
      </w:r>
      <w:r w:rsidRPr="007B75BD">
        <w:t xml:space="preserve"> 2005; </w:t>
      </w:r>
      <w:r w:rsidRPr="007B75BD">
        <w:rPr>
          <w:b/>
        </w:rPr>
        <w:t>136</w:t>
      </w:r>
      <w:r w:rsidRPr="007B75BD">
        <w:t>(2): 323-9.</w:t>
      </w:r>
    </w:p>
    <w:p w14:paraId="465DB175" w14:textId="77777777" w:rsidR="007B75BD" w:rsidRPr="007B75BD" w:rsidRDefault="007B75BD" w:rsidP="007B75BD">
      <w:pPr>
        <w:pStyle w:val="EndNoteBibliography"/>
      </w:pPr>
      <w:r w:rsidRPr="007B75BD">
        <w:t>14.</w:t>
      </w:r>
      <w:r w:rsidRPr="007B75BD">
        <w:tab/>
        <w:t xml:space="preserve">Sonne C, Dietz R, Jenssen BM, Lam SS, Letcher RJ. Emerging contaminants and biological effects in Arctic wildlife. </w:t>
      </w:r>
      <w:r w:rsidRPr="007B75BD">
        <w:rPr>
          <w:i/>
        </w:rPr>
        <w:t>Trends Ecol Evol</w:t>
      </w:r>
      <w:r w:rsidRPr="007B75BD">
        <w:t xml:space="preserve"> 2021; </w:t>
      </w:r>
      <w:r w:rsidRPr="007B75BD">
        <w:rPr>
          <w:b/>
        </w:rPr>
        <w:t>36</w:t>
      </w:r>
      <w:r w:rsidRPr="007B75BD">
        <w:t>(5): 421-9.</w:t>
      </w:r>
    </w:p>
    <w:p w14:paraId="1E536C5B" w14:textId="77777777" w:rsidR="007B75BD" w:rsidRPr="007B75BD" w:rsidRDefault="007B75BD" w:rsidP="007B75BD">
      <w:pPr>
        <w:pStyle w:val="EndNoteBibliography"/>
      </w:pPr>
      <w:r w:rsidRPr="007B75BD">
        <w:t>15.</w:t>
      </w:r>
      <w:r w:rsidRPr="007B75BD">
        <w:tab/>
        <w:t xml:space="preserve">Grandjean P, Andersen EW, Budtz-Jørgensen E, et al. Serum vaccine antibody concentrations in children exposed to perfluorinated compounds. </w:t>
      </w:r>
      <w:r w:rsidRPr="007B75BD">
        <w:rPr>
          <w:i/>
        </w:rPr>
        <w:t>Jama</w:t>
      </w:r>
      <w:r w:rsidRPr="007B75BD">
        <w:t xml:space="preserve"> 2012; </w:t>
      </w:r>
      <w:r w:rsidRPr="007B75BD">
        <w:rPr>
          <w:b/>
        </w:rPr>
        <w:t>307</w:t>
      </w:r>
      <w:r w:rsidRPr="007B75BD">
        <w:t>(4): 391-7.</w:t>
      </w:r>
    </w:p>
    <w:p w14:paraId="578CD99D" w14:textId="77777777" w:rsidR="007B75BD" w:rsidRPr="007B75BD" w:rsidRDefault="007B75BD" w:rsidP="007B75BD">
      <w:pPr>
        <w:pStyle w:val="EndNoteBibliography"/>
      </w:pPr>
      <w:r w:rsidRPr="007B75BD">
        <w:t>16.</w:t>
      </w:r>
      <w:r w:rsidRPr="007B75BD">
        <w:tab/>
        <w:t xml:space="preserve">Beans C. News Feature: How “forever chemicals” might impair the immune system. </w:t>
      </w:r>
      <w:r w:rsidRPr="007B75BD">
        <w:rPr>
          <w:i/>
        </w:rPr>
        <w:t>Proceedings of the National Academy of Sciences</w:t>
      </w:r>
      <w:r w:rsidRPr="007B75BD">
        <w:t xml:space="preserve"> 2021; </w:t>
      </w:r>
      <w:r w:rsidRPr="007B75BD">
        <w:rPr>
          <w:b/>
        </w:rPr>
        <w:t>118</w:t>
      </w:r>
      <w:r w:rsidRPr="007B75BD">
        <w:t>(15): e2105018118.</w:t>
      </w:r>
    </w:p>
    <w:p w14:paraId="7F48CBCC" w14:textId="77777777" w:rsidR="007B75BD" w:rsidRPr="007B75BD" w:rsidRDefault="007B75BD" w:rsidP="007B75BD">
      <w:pPr>
        <w:pStyle w:val="EndNoteBibliography"/>
      </w:pPr>
      <w:r w:rsidRPr="007B75BD">
        <w:t>17.</w:t>
      </w:r>
      <w:r w:rsidRPr="007B75BD">
        <w:tab/>
        <w:t xml:space="preserve">Corsini E, Iulini M, Galbiati V, et al. EFSA Project on the use of NAMs to explore the immunotoxicity of PFAS. </w:t>
      </w:r>
      <w:r w:rsidRPr="007B75BD">
        <w:rPr>
          <w:i/>
        </w:rPr>
        <w:t>EFSA Supporting Publications</w:t>
      </w:r>
      <w:r w:rsidRPr="007B75BD">
        <w:t xml:space="preserve"> 2024; </w:t>
      </w:r>
      <w:r w:rsidRPr="007B75BD">
        <w:rPr>
          <w:b/>
        </w:rPr>
        <w:t>21</w:t>
      </w:r>
      <w:r w:rsidRPr="007B75BD">
        <w:t>(8): 8926E.</w:t>
      </w:r>
    </w:p>
    <w:p w14:paraId="29AF6721" w14:textId="77777777" w:rsidR="007B75BD" w:rsidRPr="007B75BD" w:rsidRDefault="007B75BD" w:rsidP="007B75BD">
      <w:pPr>
        <w:pStyle w:val="EndNoteBibliography"/>
      </w:pPr>
      <w:r w:rsidRPr="007B75BD">
        <w:t>18.</w:t>
      </w:r>
      <w:r w:rsidRPr="007B75BD">
        <w:tab/>
        <w:t xml:space="preserve">Timmermann CAG, Pedersen HS, Weihe P, et al. Concentrations of tetanus and diphtheria antibodies in vaccinated Greenlandic children aged 7-12 years exposed to marine pollutants, a cross sectional study. </w:t>
      </w:r>
      <w:r w:rsidRPr="007B75BD">
        <w:rPr>
          <w:i/>
        </w:rPr>
        <w:t>Environ Res</w:t>
      </w:r>
      <w:r w:rsidRPr="007B75BD">
        <w:t xml:space="preserve"> 2021; </w:t>
      </w:r>
      <w:r w:rsidRPr="007B75BD">
        <w:rPr>
          <w:b/>
        </w:rPr>
        <w:t>203</w:t>
      </w:r>
      <w:r w:rsidRPr="007B75BD">
        <w:t>: 111712.</w:t>
      </w:r>
    </w:p>
    <w:p w14:paraId="457D0D19" w14:textId="77777777" w:rsidR="007B75BD" w:rsidRPr="007B75BD" w:rsidRDefault="007B75BD" w:rsidP="007B75BD">
      <w:pPr>
        <w:pStyle w:val="EndNoteBibliography"/>
      </w:pPr>
      <w:r w:rsidRPr="007B75BD">
        <w:t>19.</w:t>
      </w:r>
      <w:r w:rsidRPr="007B75BD">
        <w:tab/>
        <w:t xml:space="preserve">Shih YH, Blomberg AJ, Bind MA, et al. Serum vaccine antibody concentrations in adults exposed to per- and polyfluoroalkyl substances: A birth cohort in the Faroe Islands. </w:t>
      </w:r>
      <w:r w:rsidRPr="007B75BD">
        <w:rPr>
          <w:i/>
        </w:rPr>
        <w:t>J Immunotoxicol</w:t>
      </w:r>
      <w:r w:rsidRPr="007B75BD">
        <w:t xml:space="preserve"> 2021; </w:t>
      </w:r>
      <w:r w:rsidRPr="007B75BD">
        <w:rPr>
          <w:b/>
        </w:rPr>
        <w:t>18</w:t>
      </w:r>
      <w:r w:rsidRPr="007B75BD">
        <w:t>(1): 85-92.</w:t>
      </w:r>
    </w:p>
    <w:p w14:paraId="7CCEAE0C" w14:textId="77777777" w:rsidR="007B75BD" w:rsidRPr="007B75BD" w:rsidRDefault="007B75BD" w:rsidP="007B75BD">
      <w:pPr>
        <w:pStyle w:val="EndNoteBibliography"/>
      </w:pPr>
      <w:r w:rsidRPr="007B75BD">
        <w:t>20.</w:t>
      </w:r>
      <w:r w:rsidRPr="007B75BD">
        <w:tab/>
        <w:t xml:space="preserve">Grandjean P, Timmermann CAG, Kruse M, et al. Severity of COVID-19 at elevated exposure to perfluorinated alkylates. </w:t>
      </w:r>
      <w:r w:rsidRPr="007B75BD">
        <w:rPr>
          <w:i/>
        </w:rPr>
        <w:t>PLoS One</w:t>
      </w:r>
      <w:r w:rsidRPr="007B75BD">
        <w:t xml:space="preserve"> 2020; </w:t>
      </w:r>
      <w:r w:rsidRPr="007B75BD">
        <w:rPr>
          <w:b/>
        </w:rPr>
        <w:t>15</w:t>
      </w:r>
      <w:r w:rsidRPr="007B75BD">
        <w:t>(12): e0244815.</w:t>
      </w:r>
    </w:p>
    <w:p w14:paraId="79F68653" w14:textId="77777777" w:rsidR="007B75BD" w:rsidRPr="007B75BD" w:rsidRDefault="007B75BD" w:rsidP="007B75BD">
      <w:pPr>
        <w:pStyle w:val="EndNoteBibliography"/>
      </w:pPr>
      <w:r w:rsidRPr="007B75BD">
        <w:t>21.</w:t>
      </w:r>
      <w:r w:rsidRPr="007B75BD">
        <w:tab/>
        <w:t xml:space="preserve">Fenton SE, Ducatman A, Boobis A, et al. Per- and Polyfluoroalkyl Substance Toxicity and Human Health Review: Current State of Knowledge and Strategies for Informing Future Research. </w:t>
      </w:r>
      <w:r w:rsidRPr="007B75BD">
        <w:rPr>
          <w:i/>
        </w:rPr>
        <w:t>Environmental Toxicology and Chemistry</w:t>
      </w:r>
      <w:r w:rsidRPr="007B75BD">
        <w:t xml:space="preserve"> 2021; </w:t>
      </w:r>
      <w:r w:rsidRPr="007B75BD">
        <w:rPr>
          <w:b/>
        </w:rPr>
        <w:t>40</w:t>
      </w:r>
      <w:r w:rsidRPr="007B75BD">
        <w:t>(3): 606-30.</w:t>
      </w:r>
    </w:p>
    <w:p w14:paraId="3AE9941A" w14:textId="77777777" w:rsidR="007B75BD" w:rsidRPr="007B75BD" w:rsidRDefault="007B75BD" w:rsidP="007B75BD">
      <w:pPr>
        <w:pStyle w:val="EndNoteBibliography"/>
      </w:pPr>
      <w:r w:rsidRPr="007B75BD">
        <w:t>22.</w:t>
      </w:r>
      <w:r w:rsidRPr="007B75BD">
        <w:tab/>
        <w:t xml:space="preserve">Dietz R, Desforges JP, Gustavson K, et al. Immunologic, reproductive, and carcinogenic risk assessment from POP exposure in East Greenland polar bears (Ursus maritimus) during 1983-2013. </w:t>
      </w:r>
      <w:r w:rsidRPr="007B75BD">
        <w:rPr>
          <w:i/>
        </w:rPr>
        <w:t>Environ Int</w:t>
      </w:r>
      <w:r w:rsidRPr="007B75BD">
        <w:t xml:space="preserve"> 2018; </w:t>
      </w:r>
      <w:r w:rsidRPr="007B75BD">
        <w:rPr>
          <w:b/>
        </w:rPr>
        <w:t>118</w:t>
      </w:r>
      <w:r w:rsidRPr="007B75BD">
        <w:t>: 169-78.</w:t>
      </w:r>
    </w:p>
    <w:p w14:paraId="20340AD9" w14:textId="77777777" w:rsidR="007B75BD" w:rsidRPr="007B75BD" w:rsidRDefault="007B75BD" w:rsidP="007B75BD">
      <w:pPr>
        <w:pStyle w:val="EndNoteBibliography"/>
      </w:pPr>
      <w:r w:rsidRPr="007B75BD">
        <w:t>23.</w:t>
      </w:r>
      <w:r w:rsidRPr="007B75BD">
        <w:tab/>
        <w:t xml:space="preserve">Dietz R, Gustavson K, Sonne C, et al. Physiologically-based pharmacokinetic modelling of immune, reproductive and carcinogenic effects from contaminant exposure in polar bears (Ursus maritimus) across the Arctic. </w:t>
      </w:r>
      <w:r w:rsidRPr="007B75BD">
        <w:rPr>
          <w:i/>
        </w:rPr>
        <w:t>Environ Res</w:t>
      </w:r>
      <w:r w:rsidRPr="007B75BD">
        <w:t xml:space="preserve"> 2015; </w:t>
      </w:r>
      <w:r w:rsidRPr="007B75BD">
        <w:rPr>
          <w:b/>
        </w:rPr>
        <w:t>140</w:t>
      </w:r>
      <w:r w:rsidRPr="007B75BD">
        <w:t>: 45-55.</w:t>
      </w:r>
    </w:p>
    <w:p w14:paraId="7F9E8A25" w14:textId="77777777" w:rsidR="007B75BD" w:rsidRPr="007B75BD" w:rsidRDefault="007B75BD" w:rsidP="007B75BD">
      <w:pPr>
        <w:pStyle w:val="EndNoteBibliography"/>
      </w:pPr>
      <w:r w:rsidRPr="007B75BD">
        <w:lastRenderedPageBreak/>
        <w:t>24.</w:t>
      </w:r>
      <w:r w:rsidRPr="007B75BD">
        <w:tab/>
        <w:t xml:space="preserve">Desforges JP, Sonne C, Levin M, Siebert U, De Guise S, Dietz R. Immunotoxic effects of environmental pollutants in marine mammals. </w:t>
      </w:r>
      <w:r w:rsidRPr="007B75BD">
        <w:rPr>
          <w:i/>
        </w:rPr>
        <w:t>Environ Int</w:t>
      </w:r>
      <w:r w:rsidRPr="007B75BD">
        <w:t xml:space="preserve"> 2016; </w:t>
      </w:r>
      <w:r w:rsidRPr="007B75BD">
        <w:rPr>
          <w:b/>
        </w:rPr>
        <w:t>86</w:t>
      </w:r>
      <w:r w:rsidRPr="007B75BD">
        <w:t>: 126-39.</w:t>
      </w:r>
    </w:p>
    <w:p w14:paraId="663F6BEE" w14:textId="77777777" w:rsidR="007B75BD" w:rsidRPr="007B75BD" w:rsidRDefault="007B75BD" w:rsidP="007B75BD">
      <w:pPr>
        <w:pStyle w:val="EndNoteBibliography"/>
      </w:pPr>
      <w:r w:rsidRPr="007B75BD">
        <w:t>25.</w:t>
      </w:r>
      <w:r w:rsidRPr="007B75BD">
        <w:tab/>
        <w:t xml:space="preserve">Muir D, Bossi R, Carlsson P, et al. Levels and trends of poly- and perfluoroalkyl substances in the Arctic environment – An update. </w:t>
      </w:r>
      <w:r w:rsidRPr="007B75BD">
        <w:rPr>
          <w:i/>
        </w:rPr>
        <w:t>Emerging Contaminants</w:t>
      </w:r>
      <w:r w:rsidRPr="007B75BD">
        <w:t xml:space="preserve"> 2019; </w:t>
      </w:r>
      <w:r w:rsidRPr="007B75BD">
        <w:rPr>
          <w:b/>
        </w:rPr>
        <w:t>5</w:t>
      </w:r>
      <w:r w:rsidRPr="007B75BD">
        <w:t>: 240-71.</w:t>
      </w:r>
    </w:p>
    <w:p w14:paraId="612A901D" w14:textId="77777777" w:rsidR="007B75BD" w:rsidRPr="007B75BD" w:rsidRDefault="007B75BD" w:rsidP="007B75BD">
      <w:pPr>
        <w:pStyle w:val="EndNoteBibliography"/>
      </w:pPr>
      <w:r w:rsidRPr="007B75BD">
        <w:t>26.</w:t>
      </w:r>
      <w:r w:rsidRPr="007B75BD">
        <w:tab/>
        <w:t xml:space="preserve">Caron-Beaudoin É, Ayotte P, Blanchette C, et al. Perfluoroalkyl acids in pregnant women from Nunavik (Quebec, Canada): Trends in exposure and associations with country foods consumption. </w:t>
      </w:r>
      <w:r w:rsidRPr="007B75BD">
        <w:rPr>
          <w:i/>
        </w:rPr>
        <w:t>Environ Int</w:t>
      </w:r>
      <w:r w:rsidRPr="007B75BD">
        <w:t xml:space="preserve"> 2020; </w:t>
      </w:r>
      <w:r w:rsidRPr="007B75BD">
        <w:rPr>
          <w:b/>
        </w:rPr>
        <w:t>145</w:t>
      </w:r>
      <w:r w:rsidRPr="007B75BD">
        <w:t>: 106169.</w:t>
      </w:r>
    </w:p>
    <w:p w14:paraId="147ACA40" w14:textId="77777777" w:rsidR="007B75BD" w:rsidRPr="007B75BD" w:rsidRDefault="007B75BD" w:rsidP="007B75BD">
      <w:pPr>
        <w:pStyle w:val="EndNoteBibliography"/>
      </w:pPr>
      <w:r w:rsidRPr="007B75BD">
        <w:t>27.</w:t>
      </w:r>
      <w:r w:rsidRPr="007B75BD">
        <w:tab/>
        <w:t>Bonefeld-Jørgensen E. Perfluoroalkyl Substances in the Circumpolar Arctic and Northern Populations; 2023.</w:t>
      </w:r>
    </w:p>
    <w:p w14:paraId="36CA5F13" w14:textId="77777777" w:rsidR="007B75BD" w:rsidRPr="007B75BD" w:rsidRDefault="007B75BD" w:rsidP="007B75BD">
      <w:pPr>
        <w:pStyle w:val="EndNoteBibliography"/>
      </w:pPr>
      <w:r w:rsidRPr="007B75BD">
        <w:t>28.</w:t>
      </w:r>
      <w:r w:rsidRPr="007B75BD">
        <w:tab/>
        <w:t xml:space="preserve">Wielsøe M, Berthelsen D, Mulvad G, Isidor S, Long M, Bonefeld-Jørgensen EC. Dietary habits among men and women in West Greenland: follow-up on the ACCEPT birth cohort. </w:t>
      </w:r>
      <w:r w:rsidRPr="007B75BD">
        <w:rPr>
          <w:i/>
        </w:rPr>
        <w:t>BMC Public Health</w:t>
      </w:r>
      <w:r w:rsidRPr="007B75BD">
        <w:t xml:space="preserve"> 2021; </w:t>
      </w:r>
      <w:r w:rsidRPr="007B75BD">
        <w:rPr>
          <w:b/>
        </w:rPr>
        <w:t>21</w:t>
      </w:r>
      <w:r w:rsidRPr="007B75BD">
        <w:t>(1): 1426.</w:t>
      </w:r>
    </w:p>
    <w:p w14:paraId="06297F49" w14:textId="77777777" w:rsidR="007B75BD" w:rsidRPr="007B75BD" w:rsidRDefault="007B75BD" w:rsidP="007B75BD">
      <w:pPr>
        <w:pStyle w:val="EndNoteBibliography"/>
      </w:pPr>
      <w:r w:rsidRPr="007B75BD">
        <w:t>29.</w:t>
      </w:r>
      <w:r w:rsidRPr="007B75BD">
        <w:tab/>
        <w:t xml:space="preserve">Knudsen A-KS, Long M, Pedersen HS, Bonefeld-Jørgensen EC. Lifestyle, reproductive factors and food intake in Greenlandic pregnant women: The ACCEPT – sub-study. </w:t>
      </w:r>
      <w:r w:rsidRPr="007B75BD">
        <w:rPr>
          <w:i/>
        </w:rPr>
        <w:t>International Journal of Circumpolar Health</w:t>
      </w:r>
      <w:r w:rsidRPr="007B75BD">
        <w:t xml:space="preserve"> 2015; </w:t>
      </w:r>
      <w:r w:rsidRPr="007B75BD">
        <w:rPr>
          <w:b/>
        </w:rPr>
        <w:t>74</w:t>
      </w:r>
      <w:r w:rsidRPr="007B75BD">
        <w:t>(1): 29469.</w:t>
      </w:r>
    </w:p>
    <w:p w14:paraId="7D58E436" w14:textId="77777777" w:rsidR="007B75BD" w:rsidRPr="007B75BD" w:rsidRDefault="007B75BD" w:rsidP="007B75BD">
      <w:pPr>
        <w:pStyle w:val="EndNoteBibliography"/>
      </w:pPr>
      <w:r w:rsidRPr="007B75BD">
        <w:t>30.</w:t>
      </w:r>
      <w:r w:rsidRPr="007B75BD">
        <w:tab/>
        <w:t xml:space="preserve">Schrenk D, Bignami M, Bodin L, et al. Risk to human health related to the presence of perfluoroalkyl substances in food. </w:t>
      </w:r>
      <w:r w:rsidRPr="007B75BD">
        <w:rPr>
          <w:i/>
        </w:rPr>
        <w:t>EFSA J</w:t>
      </w:r>
      <w:r w:rsidRPr="007B75BD">
        <w:t xml:space="preserve"> 2020; </w:t>
      </w:r>
      <w:r w:rsidRPr="007B75BD">
        <w:rPr>
          <w:b/>
        </w:rPr>
        <w:t>18</w:t>
      </w:r>
      <w:r w:rsidRPr="007B75BD">
        <w:t>(9): e06223.</w:t>
      </w:r>
    </w:p>
    <w:p w14:paraId="1A18BE79" w14:textId="77777777" w:rsidR="007B75BD" w:rsidRPr="007B75BD" w:rsidRDefault="007B75BD" w:rsidP="007B75BD">
      <w:pPr>
        <w:pStyle w:val="EndNoteBibliography"/>
      </w:pPr>
      <w:r w:rsidRPr="007B75BD">
        <w:t>31.</w:t>
      </w:r>
      <w:r w:rsidRPr="007B75BD">
        <w:tab/>
        <w:t xml:space="preserve">Authority EFS. Outcome of a public consultation on the draft risk assessment of perfluoroalkyl substances in food. </w:t>
      </w:r>
      <w:r w:rsidRPr="007B75BD">
        <w:rPr>
          <w:i/>
        </w:rPr>
        <w:t>EFSA Supporting Publications</w:t>
      </w:r>
      <w:r w:rsidRPr="007B75BD">
        <w:t xml:space="preserve"> 2020; </w:t>
      </w:r>
      <w:r w:rsidRPr="007B75BD">
        <w:rPr>
          <w:b/>
        </w:rPr>
        <w:t>17</w:t>
      </w:r>
      <w:r w:rsidRPr="007B75BD">
        <w:t>(9): 1931E.</w:t>
      </w:r>
    </w:p>
    <w:p w14:paraId="0EE6A8E0" w14:textId="77777777" w:rsidR="007B75BD" w:rsidRPr="007B75BD" w:rsidRDefault="007B75BD" w:rsidP="007B75BD">
      <w:pPr>
        <w:pStyle w:val="EndNoteBibliography"/>
      </w:pPr>
      <w:r w:rsidRPr="007B75BD">
        <w:t>32.</w:t>
      </w:r>
      <w:r w:rsidRPr="007B75BD">
        <w:tab/>
        <w:t xml:space="preserve">Morris AD, Wilson SJ, Fryer RJ, et al. Temporal trends of mercury in Arctic biota: 10 more years of progress in Arctic monitoring. </w:t>
      </w:r>
      <w:r w:rsidRPr="007B75BD">
        <w:rPr>
          <w:i/>
        </w:rPr>
        <w:t>Sci Total Environ</w:t>
      </w:r>
      <w:r w:rsidRPr="007B75BD">
        <w:t xml:space="preserve"> 2022; </w:t>
      </w:r>
      <w:r w:rsidRPr="007B75BD">
        <w:rPr>
          <w:b/>
        </w:rPr>
        <w:t>839</w:t>
      </w:r>
      <w:r w:rsidRPr="007B75BD">
        <w:t>: 155803.</w:t>
      </w:r>
    </w:p>
    <w:p w14:paraId="2D1A0DDC" w14:textId="77777777" w:rsidR="007B75BD" w:rsidRPr="007B75BD" w:rsidRDefault="007B75BD" w:rsidP="007B75BD">
      <w:pPr>
        <w:pStyle w:val="EndNoteBibliography"/>
      </w:pPr>
      <w:r w:rsidRPr="007B75BD">
        <w:t>33.</w:t>
      </w:r>
      <w:r w:rsidRPr="007B75BD">
        <w:tab/>
        <w:t xml:space="preserve">Dassuncao C, Pickard H, Pfohl M, et al. Phospholipid Levels Predict the Tissue Distribution of Poly- and Perfluoroalkyl Substances in a Marine Mammal. </w:t>
      </w:r>
      <w:r w:rsidRPr="007B75BD">
        <w:rPr>
          <w:i/>
        </w:rPr>
        <w:t>Environmental Science &amp; Technology Letters</w:t>
      </w:r>
      <w:r w:rsidRPr="007B75BD">
        <w:t xml:space="preserve"> 2019; </w:t>
      </w:r>
      <w:r w:rsidRPr="007B75BD">
        <w:rPr>
          <w:b/>
        </w:rPr>
        <w:t>6</w:t>
      </w:r>
      <w:r w:rsidRPr="007B75BD">
        <w:t>(3): 119-25.</w:t>
      </w:r>
    </w:p>
    <w:p w14:paraId="2812E0FB" w14:textId="77777777" w:rsidR="007B75BD" w:rsidRPr="007B75BD" w:rsidRDefault="007B75BD" w:rsidP="007B75BD">
      <w:pPr>
        <w:pStyle w:val="EndNoteBibliography"/>
      </w:pPr>
      <w:r w:rsidRPr="007B75BD">
        <w:t>34.</w:t>
      </w:r>
      <w:r w:rsidRPr="007B75BD">
        <w:tab/>
        <w:t xml:space="preserve">Wang P, Liu D, Yan S, Cui J, Liang Y, Ren S. Adverse Effects of Perfluorooctane Sulfonate on the Liver and Relevant Mechanisms. </w:t>
      </w:r>
      <w:r w:rsidRPr="007B75BD">
        <w:rPr>
          <w:i/>
        </w:rPr>
        <w:t>Toxics</w:t>
      </w:r>
      <w:r w:rsidRPr="007B75BD">
        <w:t xml:space="preserve"> 2022; </w:t>
      </w:r>
      <w:r w:rsidRPr="007B75BD">
        <w:rPr>
          <w:b/>
        </w:rPr>
        <w:t>10</w:t>
      </w:r>
      <w:r w:rsidRPr="007B75BD">
        <w:t>(5).</w:t>
      </w:r>
    </w:p>
    <w:p w14:paraId="7CDAB9E8" w14:textId="77777777" w:rsidR="007B75BD" w:rsidRPr="007B75BD" w:rsidRDefault="007B75BD" w:rsidP="007B75BD">
      <w:pPr>
        <w:pStyle w:val="EndNoteBibliography"/>
      </w:pPr>
      <w:r w:rsidRPr="007B75BD">
        <w:t>35.</w:t>
      </w:r>
      <w:r w:rsidRPr="007B75BD">
        <w:tab/>
        <w:t>Fair PA, Houde M. Chapter 5 - Poly- and Perfluoroalkyl Substances in Marine Mammals. In: Fossi MC, Panti C, eds. Marine Mammal Ecotoxicology: Academic Press; 2018: 117-45.</w:t>
      </w:r>
    </w:p>
    <w:p w14:paraId="7A69131A" w14:textId="77777777" w:rsidR="007B75BD" w:rsidRPr="007B75BD" w:rsidRDefault="007B75BD" w:rsidP="007B75BD">
      <w:pPr>
        <w:pStyle w:val="EndNoteBibliography"/>
      </w:pPr>
      <w:r w:rsidRPr="007B75BD">
        <w:t>36.</w:t>
      </w:r>
      <w:r w:rsidRPr="007B75BD">
        <w:tab/>
        <w:t xml:space="preserve">Tomy GT, Budakowski W, Halldorson T, et al. Fluorinated organic compounds in an eastern Arctic marine food web. </w:t>
      </w:r>
      <w:r w:rsidRPr="007B75BD">
        <w:rPr>
          <w:i/>
        </w:rPr>
        <w:t>Environ Sci Technol</w:t>
      </w:r>
      <w:r w:rsidRPr="007B75BD">
        <w:t xml:space="preserve"> 2004; </w:t>
      </w:r>
      <w:r w:rsidRPr="007B75BD">
        <w:rPr>
          <w:b/>
        </w:rPr>
        <w:t>38</w:t>
      </w:r>
      <w:r w:rsidRPr="007B75BD">
        <w:t>(24): 6475-81.</w:t>
      </w:r>
    </w:p>
    <w:p w14:paraId="1F229370" w14:textId="77777777" w:rsidR="007B75BD" w:rsidRPr="007B75BD" w:rsidRDefault="007B75BD" w:rsidP="007B75BD">
      <w:pPr>
        <w:pStyle w:val="EndNoteBibliography"/>
      </w:pPr>
      <w:r w:rsidRPr="007B75BD">
        <w:t>37.</w:t>
      </w:r>
      <w:r w:rsidRPr="007B75BD">
        <w:tab/>
        <w:t xml:space="preserve">Houde M, Bujas TA, Small J, et al. Biomagnification of perfluoroalkyl compounds in the bottlenose dolphin (Tursiops truncatus) food web. </w:t>
      </w:r>
      <w:r w:rsidRPr="007B75BD">
        <w:rPr>
          <w:i/>
        </w:rPr>
        <w:t>Environ Sci Technol</w:t>
      </w:r>
      <w:r w:rsidRPr="007B75BD">
        <w:t xml:space="preserve"> 2006; </w:t>
      </w:r>
      <w:r w:rsidRPr="007B75BD">
        <w:rPr>
          <w:b/>
        </w:rPr>
        <w:t>40</w:t>
      </w:r>
      <w:r w:rsidRPr="007B75BD">
        <w:t>(13): 4138-44.</w:t>
      </w:r>
    </w:p>
    <w:p w14:paraId="390E4A42" w14:textId="77777777" w:rsidR="007B75BD" w:rsidRPr="007B75BD" w:rsidRDefault="007B75BD" w:rsidP="007B75BD">
      <w:pPr>
        <w:pStyle w:val="EndNoteBibliography"/>
      </w:pPr>
      <w:r w:rsidRPr="007B75BD">
        <w:t>38.</w:t>
      </w:r>
      <w:r w:rsidRPr="007B75BD">
        <w:tab/>
        <w:t xml:space="preserve">Cara B, Lies T, Thimo G, Robin L, Lieven B. Bioaccumulation and trophic transfer of perfluorinated alkyl substances (PFAS) in marine biota from the Belgian North Sea: Distribution and human health risk implications. </w:t>
      </w:r>
      <w:r w:rsidRPr="007B75BD">
        <w:rPr>
          <w:i/>
        </w:rPr>
        <w:t>Environ Pollut</w:t>
      </w:r>
      <w:r w:rsidRPr="007B75BD">
        <w:t xml:space="preserve"> 2022; </w:t>
      </w:r>
      <w:r w:rsidRPr="007B75BD">
        <w:rPr>
          <w:b/>
        </w:rPr>
        <w:t>311</w:t>
      </w:r>
      <w:r w:rsidRPr="007B75BD">
        <w:t>: 119907.</w:t>
      </w:r>
    </w:p>
    <w:p w14:paraId="7D407EFF" w14:textId="77777777" w:rsidR="007B75BD" w:rsidRPr="007B75BD" w:rsidRDefault="007B75BD" w:rsidP="007B75BD">
      <w:pPr>
        <w:pStyle w:val="EndNoteBibliography"/>
      </w:pPr>
      <w:r w:rsidRPr="007B75BD">
        <w:t>39.</w:t>
      </w:r>
      <w:r w:rsidRPr="007B75BD">
        <w:tab/>
        <w:t xml:space="preserve">Stockin KA, Yi S, Northcott GL, et al. Per- and polyfluoroalkyl substances (PFAS), trace elements and life history parameters of mass-stranded common dolphins (Delphinus delphis) in New Zealand. </w:t>
      </w:r>
      <w:r w:rsidRPr="007B75BD">
        <w:rPr>
          <w:i/>
        </w:rPr>
        <w:t>Mar Pollut Bull</w:t>
      </w:r>
      <w:r w:rsidRPr="007B75BD">
        <w:t xml:space="preserve"> 2021; </w:t>
      </w:r>
      <w:r w:rsidRPr="007B75BD">
        <w:rPr>
          <w:b/>
        </w:rPr>
        <w:t>173</w:t>
      </w:r>
      <w:r w:rsidRPr="007B75BD">
        <w:t>(Pt A): 112896.</w:t>
      </w:r>
    </w:p>
    <w:p w14:paraId="375F6867" w14:textId="77777777" w:rsidR="007B75BD" w:rsidRPr="007B75BD" w:rsidRDefault="007B75BD" w:rsidP="007B75BD">
      <w:pPr>
        <w:pStyle w:val="EndNoteBibliography"/>
      </w:pPr>
      <w:r w:rsidRPr="007B75BD">
        <w:t>40.</w:t>
      </w:r>
      <w:r w:rsidRPr="007B75BD">
        <w:tab/>
        <w:t xml:space="preserve">Van de Vijver KI, Hoff PT, Das K, et al. Perfluorinated chemicals infiltrate ocean waters: link between exposure levels and stable isotope ratios in marine mammals. </w:t>
      </w:r>
      <w:r w:rsidRPr="007B75BD">
        <w:rPr>
          <w:i/>
        </w:rPr>
        <w:t>Environ Sci Technol</w:t>
      </w:r>
      <w:r w:rsidRPr="007B75BD">
        <w:t xml:space="preserve"> 2003; </w:t>
      </w:r>
      <w:r w:rsidRPr="007B75BD">
        <w:rPr>
          <w:b/>
        </w:rPr>
        <w:t>37</w:t>
      </w:r>
      <w:r w:rsidRPr="007B75BD">
        <w:t>(24): 5545-50.</w:t>
      </w:r>
    </w:p>
    <w:p w14:paraId="51D11297" w14:textId="77777777" w:rsidR="007B75BD" w:rsidRPr="007B75BD" w:rsidRDefault="007B75BD" w:rsidP="007B75BD">
      <w:pPr>
        <w:pStyle w:val="EndNoteBibliography"/>
      </w:pPr>
      <w:r w:rsidRPr="007B75BD">
        <w:t>41.</w:t>
      </w:r>
      <w:r w:rsidRPr="007B75BD">
        <w:tab/>
        <w:t xml:space="preserve">Sonne C, Gustavson K, Rigét FF, et al. Reproductive performance in East Greenland polar bears (Ursus maritimus) may be affected by organohalogen contaminants as shown by physiologically-based pharmacokinetic (PBPK) modelling. </w:t>
      </w:r>
      <w:r w:rsidRPr="007B75BD">
        <w:rPr>
          <w:i/>
        </w:rPr>
        <w:t>Chemosphere</w:t>
      </w:r>
      <w:r w:rsidRPr="007B75BD">
        <w:t xml:space="preserve"> 2009; </w:t>
      </w:r>
      <w:r w:rsidRPr="007B75BD">
        <w:rPr>
          <w:b/>
        </w:rPr>
        <w:t>77</w:t>
      </w:r>
      <w:r w:rsidRPr="007B75BD">
        <w:t>(11): 1558-68.</w:t>
      </w:r>
    </w:p>
    <w:p w14:paraId="4249FECF" w14:textId="77777777" w:rsidR="007B75BD" w:rsidRPr="007B75BD" w:rsidRDefault="007B75BD" w:rsidP="007B75BD">
      <w:pPr>
        <w:pStyle w:val="EndNoteBibliography"/>
      </w:pPr>
      <w:r w:rsidRPr="007B75BD">
        <w:t>42.</w:t>
      </w:r>
      <w:r w:rsidRPr="007B75BD">
        <w:tab/>
        <w:t xml:space="preserve">Bonefeld-Jorgensen EC, Long M, Bossi R, et al. Perfluorinated compounds are related to breast cancer risk in Greenlandic Inuit: a case control study. </w:t>
      </w:r>
      <w:r w:rsidRPr="007B75BD">
        <w:rPr>
          <w:i/>
        </w:rPr>
        <w:t>Environ Health</w:t>
      </w:r>
      <w:r w:rsidRPr="007B75BD">
        <w:t xml:space="preserve"> 2011; </w:t>
      </w:r>
      <w:r w:rsidRPr="007B75BD">
        <w:rPr>
          <w:b/>
        </w:rPr>
        <w:t>10</w:t>
      </w:r>
      <w:r w:rsidRPr="007B75BD">
        <w:t>: 88.</w:t>
      </w:r>
    </w:p>
    <w:p w14:paraId="5A8DCABC" w14:textId="77777777" w:rsidR="007B75BD" w:rsidRPr="007B75BD" w:rsidRDefault="007B75BD" w:rsidP="007B75BD">
      <w:pPr>
        <w:pStyle w:val="EndNoteBibliography"/>
      </w:pPr>
      <w:r w:rsidRPr="007B75BD">
        <w:t>43.</w:t>
      </w:r>
      <w:r w:rsidRPr="007B75BD">
        <w:tab/>
        <w:t xml:space="preserve">Turgeon O'Brien H, Gagné D, Lauzière J, Blanchet R, Vézina C, Ayotte P. Temporal trends of legacy and emerging persistent organic pollutants in inuit preschoolers from Northern Quebec (Canada). </w:t>
      </w:r>
      <w:r w:rsidRPr="007B75BD">
        <w:rPr>
          <w:i/>
        </w:rPr>
        <w:t>Int J Environ Health Res</w:t>
      </w:r>
      <w:r w:rsidRPr="007B75BD">
        <w:t xml:space="preserve"> 2019; </w:t>
      </w:r>
      <w:r w:rsidRPr="007B75BD">
        <w:rPr>
          <w:b/>
        </w:rPr>
        <w:t>29</w:t>
      </w:r>
      <w:r w:rsidRPr="007B75BD">
        <w:t>(6): 643-56.</w:t>
      </w:r>
    </w:p>
    <w:p w14:paraId="45A17D65" w14:textId="77777777" w:rsidR="007B75BD" w:rsidRPr="007B75BD" w:rsidRDefault="007B75BD" w:rsidP="007B75BD">
      <w:pPr>
        <w:pStyle w:val="EndNoteBibliography"/>
      </w:pPr>
      <w:r w:rsidRPr="007B75BD">
        <w:t>44.</w:t>
      </w:r>
      <w:r w:rsidRPr="007B75BD">
        <w:tab/>
        <w:t xml:space="preserve">Wielsøe M, Kern P, Bonefeld-Jørgensen EC. Serum levels of environmental pollutants is a risk factor for breast cancer in Inuit: a case control study. </w:t>
      </w:r>
      <w:r w:rsidRPr="007B75BD">
        <w:rPr>
          <w:i/>
        </w:rPr>
        <w:t>Environ Health</w:t>
      </w:r>
      <w:r w:rsidRPr="007B75BD">
        <w:t xml:space="preserve"> 2017; </w:t>
      </w:r>
      <w:r w:rsidRPr="007B75BD">
        <w:rPr>
          <w:b/>
        </w:rPr>
        <w:t>16</w:t>
      </w:r>
      <w:r w:rsidRPr="007B75BD">
        <w:t>(1): 56.</w:t>
      </w:r>
    </w:p>
    <w:p w14:paraId="2D0EADC6" w14:textId="77777777" w:rsidR="007B75BD" w:rsidRPr="007B75BD" w:rsidRDefault="007B75BD" w:rsidP="007B75BD">
      <w:pPr>
        <w:pStyle w:val="EndNoteBibliography"/>
      </w:pPr>
      <w:r w:rsidRPr="007B75BD">
        <w:t>45.</w:t>
      </w:r>
      <w:r w:rsidRPr="007B75BD">
        <w:tab/>
        <w:t xml:space="preserve">Ghisari M, Eiberg H, Long M, Bonefeld-Jørgensen EC. Polymorphisms in phase I and phase II genes and breast cancer risk and relations to persistent organic pollutant exposure: a case-control study in Inuit women. </w:t>
      </w:r>
      <w:r w:rsidRPr="007B75BD">
        <w:rPr>
          <w:i/>
        </w:rPr>
        <w:t>Environ Health</w:t>
      </w:r>
      <w:r w:rsidRPr="007B75BD">
        <w:t xml:space="preserve"> 2014; </w:t>
      </w:r>
      <w:r w:rsidRPr="007B75BD">
        <w:rPr>
          <w:b/>
        </w:rPr>
        <w:t>13</w:t>
      </w:r>
      <w:r w:rsidRPr="007B75BD">
        <w:t>(1): 19.</w:t>
      </w:r>
    </w:p>
    <w:p w14:paraId="27C9BF0B" w14:textId="77777777" w:rsidR="007B75BD" w:rsidRPr="007B75BD" w:rsidRDefault="007B75BD" w:rsidP="007B75BD">
      <w:pPr>
        <w:pStyle w:val="EndNoteBibliography"/>
      </w:pPr>
      <w:r w:rsidRPr="007B75BD">
        <w:t>46.</w:t>
      </w:r>
      <w:r w:rsidRPr="007B75BD">
        <w:tab/>
        <w:t xml:space="preserve">Long M, Sonne C, Dietz R, et al. Diet, lifestyle and contaminants in three east Greenland Inuit municipalities. </w:t>
      </w:r>
      <w:r w:rsidRPr="007B75BD">
        <w:rPr>
          <w:i/>
        </w:rPr>
        <w:t>Chemosphere</w:t>
      </w:r>
      <w:r w:rsidRPr="007B75BD">
        <w:t xml:space="preserve"> 2023; </w:t>
      </w:r>
      <w:r w:rsidRPr="007B75BD">
        <w:rPr>
          <w:b/>
        </w:rPr>
        <w:t>344</w:t>
      </w:r>
      <w:r w:rsidRPr="007B75BD">
        <w:t>: 140368.</w:t>
      </w:r>
    </w:p>
    <w:p w14:paraId="43E37DE0" w14:textId="77777777" w:rsidR="007B75BD" w:rsidRPr="007B75BD" w:rsidRDefault="007B75BD" w:rsidP="007B75BD">
      <w:pPr>
        <w:pStyle w:val="EndNoteBibliography"/>
      </w:pPr>
      <w:r w:rsidRPr="007B75BD">
        <w:t>47.</w:t>
      </w:r>
      <w:r w:rsidRPr="007B75BD">
        <w:tab/>
        <w:t xml:space="preserve">Appel M, Forsthuber M, Ramos R, et al. The transplacental transfer efficiency of per- and polyfluoroalkyl substances (PFAS): a first meta-analysis. </w:t>
      </w:r>
      <w:r w:rsidRPr="007B75BD">
        <w:rPr>
          <w:i/>
        </w:rPr>
        <w:t>J Toxicol Environ Health B Crit Rev</w:t>
      </w:r>
      <w:r w:rsidRPr="007B75BD">
        <w:t xml:space="preserve"> 2022; </w:t>
      </w:r>
      <w:r w:rsidRPr="007B75BD">
        <w:rPr>
          <w:b/>
        </w:rPr>
        <w:t>25</w:t>
      </w:r>
      <w:r w:rsidRPr="007B75BD">
        <w:t>(1): 23-42.</w:t>
      </w:r>
    </w:p>
    <w:p w14:paraId="5622E816" w14:textId="77777777" w:rsidR="007B75BD" w:rsidRPr="007B75BD" w:rsidRDefault="007B75BD" w:rsidP="007B75BD">
      <w:pPr>
        <w:pStyle w:val="EndNoteBibliography"/>
      </w:pPr>
      <w:r w:rsidRPr="007B75BD">
        <w:t>48.</w:t>
      </w:r>
      <w:r w:rsidRPr="007B75BD">
        <w:tab/>
        <w:t xml:space="preserve">Forns J, Verner MA, Iszatt N, et al. Early Life Exposure to Perfluoroalkyl Substances (PFAS) and ADHD: A Meta-Analysis of Nine European Population-Based Studies. </w:t>
      </w:r>
      <w:r w:rsidRPr="007B75BD">
        <w:rPr>
          <w:i/>
        </w:rPr>
        <w:t>Environ Health Perspect</w:t>
      </w:r>
      <w:r w:rsidRPr="007B75BD">
        <w:t xml:space="preserve"> 2020; </w:t>
      </w:r>
      <w:r w:rsidRPr="007B75BD">
        <w:rPr>
          <w:b/>
        </w:rPr>
        <w:t>128</w:t>
      </w:r>
      <w:r w:rsidRPr="007B75BD">
        <w:t>(5): 57002.</w:t>
      </w:r>
    </w:p>
    <w:p w14:paraId="3D208D8B" w14:textId="77777777" w:rsidR="007B75BD" w:rsidRPr="007B75BD" w:rsidRDefault="007B75BD" w:rsidP="007B75BD">
      <w:pPr>
        <w:pStyle w:val="EndNoteBibliography"/>
      </w:pPr>
      <w:r w:rsidRPr="007B75BD">
        <w:lastRenderedPageBreak/>
        <w:t>49.</w:t>
      </w:r>
      <w:r w:rsidRPr="007B75BD">
        <w:tab/>
        <w:t xml:space="preserve">Ayotte P, Muckle G, Jacobson JL, Jacobson SW, Dewailly E. Assessment of pre- and postnatal exposure to polychlorinated biphenyls: lessons from the Inuit Cohort Study. </w:t>
      </w:r>
      <w:r w:rsidRPr="007B75BD">
        <w:rPr>
          <w:i/>
        </w:rPr>
        <w:t>Environ Health Perspect</w:t>
      </w:r>
      <w:r w:rsidRPr="007B75BD">
        <w:t xml:space="preserve"> 2003; </w:t>
      </w:r>
      <w:r w:rsidRPr="007B75BD">
        <w:rPr>
          <w:b/>
        </w:rPr>
        <w:t>111</w:t>
      </w:r>
      <w:r w:rsidRPr="007B75BD">
        <w:t>(9): 1253-8.</w:t>
      </w:r>
    </w:p>
    <w:p w14:paraId="30391B42" w14:textId="77777777" w:rsidR="007B75BD" w:rsidRPr="007B75BD" w:rsidRDefault="007B75BD" w:rsidP="007B75BD">
      <w:pPr>
        <w:pStyle w:val="EndNoteBibliography"/>
      </w:pPr>
      <w:r w:rsidRPr="007B75BD">
        <w:t>50.</w:t>
      </w:r>
      <w:r w:rsidRPr="007B75BD">
        <w:tab/>
        <w:t xml:space="preserve">Rodahl K, Moore T. The vitamin A content and toxicity of bear and seal liver. </w:t>
      </w:r>
      <w:r w:rsidRPr="007B75BD">
        <w:rPr>
          <w:i/>
        </w:rPr>
        <w:t>Biochem J</w:t>
      </w:r>
      <w:r w:rsidRPr="007B75BD">
        <w:t xml:space="preserve"> 1943; </w:t>
      </w:r>
      <w:r w:rsidRPr="007B75BD">
        <w:rPr>
          <w:b/>
        </w:rPr>
        <w:t>37</w:t>
      </w:r>
      <w:r w:rsidRPr="007B75BD">
        <w:t>(2): 166-8.</w:t>
      </w:r>
    </w:p>
    <w:p w14:paraId="1D050F32" w14:textId="77777777" w:rsidR="007B75BD" w:rsidRPr="007B75BD" w:rsidRDefault="007B75BD" w:rsidP="007B75BD">
      <w:pPr>
        <w:pStyle w:val="EndNoteBibliography"/>
      </w:pPr>
      <w:r w:rsidRPr="007B75BD">
        <w:t>51.</w:t>
      </w:r>
      <w:r w:rsidRPr="007B75BD">
        <w:tab/>
        <w:t xml:space="preserve">McKinney MA, Iverson SJ, Fisk AT, et al. Global change effects on the long-term feeding ecology and contaminant exposures of East Greenland polar bears. </w:t>
      </w:r>
      <w:r w:rsidRPr="007B75BD">
        <w:rPr>
          <w:i/>
        </w:rPr>
        <w:t>Glob Chang Biol</w:t>
      </w:r>
      <w:r w:rsidRPr="007B75BD">
        <w:t xml:space="preserve"> 2013; </w:t>
      </w:r>
      <w:r w:rsidRPr="007B75BD">
        <w:rPr>
          <w:b/>
        </w:rPr>
        <w:t>19</w:t>
      </w:r>
      <w:r w:rsidRPr="007B75BD">
        <w:t>(8): 2360-72.</w:t>
      </w:r>
    </w:p>
    <w:p w14:paraId="536B6C95" w14:textId="77777777" w:rsidR="007B75BD" w:rsidRPr="007B75BD" w:rsidRDefault="007B75BD" w:rsidP="007B75BD">
      <w:pPr>
        <w:pStyle w:val="EndNoteBibliography"/>
      </w:pPr>
      <w:r w:rsidRPr="007B75BD">
        <w:t>52.</w:t>
      </w:r>
      <w:r w:rsidRPr="007B75BD">
        <w:tab/>
        <w:t>Dietz R, Rigét, F.F., Eulaers, I., Desforges, J.-P., Vorkamp, K., Bossi, R. Søndergaard, J.,, Ambus PM, M., Letcher, R.L. &amp; Sonne, C. . Unexpected Increases of Persistent Organic Pollutant and Mercury levels in East Greenland Polar Bears</w:t>
      </w:r>
    </w:p>
    <w:p w14:paraId="7FF9963C" w14:textId="77777777" w:rsidR="007B75BD" w:rsidRPr="007B75BD" w:rsidRDefault="007B75BD" w:rsidP="007B75BD">
      <w:pPr>
        <w:pStyle w:val="EndNoteBibliography"/>
      </w:pPr>
      <w:r w:rsidRPr="007B75BD">
        <w:t>(UNEXPECTED). Aarhus University: Aarhus University, DCE – Danish Centre for Environment and Energy, 2021.</w:t>
      </w:r>
    </w:p>
    <w:p w14:paraId="5D4DAAF0" w14:textId="77777777" w:rsidR="007B75BD" w:rsidRPr="007B75BD" w:rsidRDefault="007B75BD" w:rsidP="007B75BD">
      <w:pPr>
        <w:pStyle w:val="EndNoteBibliography"/>
      </w:pPr>
      <w:r w:rsidRPr="007B75BD">
        <w:t>53.</w:t>
      </w:r>
      <w:r w:rsidRPr="007B75BD">
        <w:tab/>
        <w:t xml:space="preserve">Kim S, Thapar I, Brooks BW. Epigenetic changes by per- and polyfluoroalkyl substances (PFAS). </w:t>
      </w:r>
      <w:r w:rsidRPr="007B75BD">
        <w:rPr>
          <w:i/>
        </w:rPr>
        <w:t>Environ Pollut</w:t>
      </w:r>
      <w:r w:rsidRPr="007B75BD">
        <w:t xml:space="preserve"> 2021; </w:t>
      </w:r>
      <w:r w:rsidRPr="007B75BD">
        <w:rPr>
          <w:b/>
        </w:rPr>
        <w:t>279</w:t>
      </w:r>
      <w:r w:rsidRPr="007B75BD">
        <w:t>: 116929.</w:t>
      </w:r>
    </w:p>
    <w:p w14:paraId="6DE90B43" w14:textId="77777777" w:rsidR="007B75BD" w:rsidRPr="007B75BD" w:rsidRDefault="007B75BD" w:rsidP="007B75BD">
      <w:pPr>
        <w:pStyle w:val="EndNoteBibliography"/>
      </w:pPr>
      <w:r w:rsidRPr="007B75BD">
        <w:t>54.</w:t>
      </w:r>
      <w:r w:rsidRPr="007B75BD">
        <w:tab/>
        <w:t xml:space="preserve">Boyd RI, Ahmad S, Singh R, et al. Toward a Mechanistic Understanding of Poly- and Perfluoroalkylated Substances and Cancer. </w:t>
      </w:r>
      <w:r w:rsidRPr="007B75BD">
        <w:rPr>
          <w:i/>
        </w:rPr>
        <w:t>Cancers (Basel)</w:t>
      </w:r>
      <w:r w:rsidRPr="007B75BD">
        <w:t xml:space="preserve"> 2022; </w:t>
      </w:r>
      <w:r w:rsidRPr="007B75BD">
        <w:rPr>
          <w:b/>
        </w:rPr>
        <w:t>14</w:t>
      </w:r>
      <w:r w:rsidRPr="007B75BD">
        <w:t>(12).</w:t>
      </w:r>
    </w:p>
    <w:p w14:paraId="27801347" w14:textId="77777777" w:rsidR="007B75BD" w:rsidRPr="007B75BD" w:rsidRDefault="007B75BD" w:rsidP="007B75BD">
      <w:pPr>
        <w:pStyle w:val="EndNoteBibliography"/>
      </w:pPr>
      <w:r w:rsidRPr="007B75BD">
        <w:t>55.</w:t>
      </w:r>
      <w:r w:rsidRPr="007B75BD">
        <w:tab/>
        <w:t xml:space="preserve">Maxwell DL, Oluwayiose OA, Houle E, et al. Mixtures of per- and polyfluoroalkyl substances (PFAS) alter sperm methylation and long-term reprogramming of offspring liver and fat transcriptome. </w:t>
      </w:r>
      <w:r w:rsidRPr="007B75BD">
        <w:rPr>
          <w:i/>
        </w:rPr>
        <w:t>Environ Int</w:t>
      </w:r>
      <w:r w:rsidRPr="007B75BD">
        <w:t xml:space="preserve"> 2024; </w:t>
      </w:r>
      <w:r w:rsidRPr="007B75BD">
        <w:rPr>
          <w:b/>
        </w:rPr>
        <w:t>186</w:t>
      </w:r>
      <w:r w:rsidRPr="007B75BD">
        <w:t>: 108577.</w:t>
      </w:r>
    </w:p>
    <w:p w14:paraId="6C9E5434" w14:textId="77777777" w:rsidR="007B75BD" w:rsidRPr="007B75BD" w:rsidRDefault="007B75BD" w:rsidP="007B75BD">
      <w:pPr>
        <w:pStyle w:val="EndNoteBibliography"/>
      </w:pPr>
      <w:r w:rsidRPr="007B75BD">
        <w:t>56.</w:t>
      </w:r>
      <w:r w:rsidRPr="007B75BD">
        <w:tab/>
        <w:t xml:space="preserve">Granum B, Haug LS, Namork E, et al. Pre-natal exposure to perfluoroalkyl substances may be associated with altered vaccine antibody levels and immune-related health outcomes in early childhood. </w:t>
      </w:r>
      <w:r w:rsidRPr="007B75BD">
        <w:rPr>
          <w:i/>
        </w:rPr>
        <w:t>J Immunotoxicol</w:t>
      </w:r>
      <w:r w:rsidRPr="007B75BD">
        <w:t xml:space="preserve"> 2013; </w:t>
      </w:r>
      <w:r w:rsidRPr="007B75BD">
        <w:rPr>
          <w:b/>
        </w:rPr>
        <w:t>10</w:t>
      </w:r>
      <w:r w:rsidRPr="007B75BD">
        <w:t>(4): 373-9.</w:t>
      </w:r>
    </w:p>
    <w:p w14:paraId="5C1D6B31" w14:textId="77777777" w:rsidR="007B75BD" w:rsidRPr="007B75BD" w:rsidRDefault="007B75BD" w:rsidP="007B75BD">
      <w:pPr>
        <w:pStyle w:val="EndNoteBibliography"/>
      </w:pPr>
      <w:r w:rsidRPr="007B75BD">
        <w:t>57.</w:t>
      </w:r>
      <w:r w:rsidRPr="007B75BD">
        <w:tab/>
        <w:t xml:space="preserve">Timmermann CAG, Jensen KJ, Nielsen F, et al. Serum Perfluoroalkyl Substances, Vaccine Responses, and Morbidity in a Cohort of Guinea-Bissau Children. </w:t>
      </w:r>
      <w:r w:rsidRPr="007B75BD">
        <w:rPr>
          <w:i/>
        </w:rPr>
        <w:t>Environ Health Perspect</w:t>
      </w:r>
      <w:r w:rsidRPr="007B75BD">
        <w:t xml:space="preserve"> 2020; </w:t>
      </w:r>
      <w:r w:rsidRPr="007B75BD">
        <w:rPr>
          <w:b/>
        </w:rPr>
        <w:t>128</w:t>
      </w:r>
      <w:r w:rsidRPr="007B75BD">
        <w:t>(8): 87002.</w:t>
      </w:r>
    </w:p>
    <w:p w14:paraId="18183085" w14:textId="77777777" w:rsidR="007B75BD" w:rsidRPr="007B75BD" w:rsidRDefault="007B75BD" w:rsidP="007B75BD">
      <w:pPr>
        <w:pStyle w:val="EndNoteBibliography"/>
      </w:pPr>
      <w:r w:rsidRPr="007B75BD">
        <w:t>58.</w:t>
      </w:r>
      <w:r w:rsidRPr="007B75BD">
        <w:tab/>
        <w:t xml:space="preserve">Vuong AM, Braun JM, Sjödin A, et al. Exposure to endocrine disrupting chemicals (EDCs) and cardiometabolic indices during pregnancy: The HOME Study. </w:t>
      </w:r>
      <w:r w:rsidRPr="007B75BD">
        <w:rPr>
          <w:i/>
        </w:rPr>
        <w:t>Environ Int</w:t>
      </w:r>
      <w:r w:rsidRPr="007B75BD">
        <w:t xml:space="preserve"> 2021; </w:t>
      </w:r>
      <w:r w:rsidRPr="007B75BD">
        <w:rPr>
          <w:b/>
        </w:rPr>
        <w:t>156</w:t>
      </w:r>
      <w:r w:rsidRPr="007B75BD">
        <w:t>: 106747.</w:t>
      </w:r>
    </w:p>
    <w:p w14:paraId="749C711A" w14:textId="77777777" w:rsidR="007B75BD" w:rsidRPr="007B75BD" w:rsidRDefault="007B75BD" w:rsidP="007B75BD">
      <w:pPr>
        <w:pStyle w:val="EndNoteBibliography"/>
      </w:pPr>
      <w:r w:rsidRPr="007B75BD">
        <w:t>59.</w:t>
      </w:r>
      <w:r w:rsidRPr="007B75BD">
        <w:tab/>
        <w:t xml:space="preserve">Impinen A, Longnecker MP, Nygaard UC, et al. Maternal levels of perfluoroalkyl substances (PFASs) during pregnancy and childhood allergy and asthma related outcomes and infections in the Norwegian Mother and Child (MoBa) cohort. </w:t>
      </w:r>
      <w:r w:rsidRPr="007B75BD">
        <w:rPr>
          <w:i/>
        </w:rPr>
        <w:t>Environ Int</w:t>
      </w:r>
      <w:r w:rsidRPr="007B75BD">
        <w:t xml:space="preserve"> 2019; </w:t>
      </w:r>
      <w:r w:rsidRPr="007B75BD">
        <w:rPr>
          <w:b/>
        </w:rPr>
        <w:t>124</w:t>
      </w:r>
      <w:r w:rsidRPr="007B75BD">
        <w:t>: 462-72.</w:t>
      </w:r>
    </w:p>
    <w:p w14:paraId="21613190" w14:textId="77777777" w:rsidR="007B75BD" w:rsidRPr="007B75BD" w:rsidRDefault="007B75BD" w:rsidP="007B75BD">
      <w:pPr>
        <w:pStyle w:val="EndNoteBibliography"/>
      </w:pPr>
      <w:r w:rsidRPr="007B75BD">
        <w:t>60.</w:t>
      </w:r>
      <w:r w:rsidRPr="007B75BD">
        <w:tab/>
        <w:t xml:space="preserve">Jackson-Browne MS, Eliot M, Patti M, Spanier AJ, Braun JM. PFAS (per- and polyfluoroalkyl substances) and asthma in young children: NHANES 2013-2014. </w:t>
      </w:r>
      <w:r w:rsidRPr="007B75BD">
        <w:rPr>
          <w:i/>
        </w:rPr>
        <w:t>Int J Hyg Environ Health</w:t>
      </w:r>
      <w:r w:rsidRPr="007B75BD">
        <w:t xml:space="preserve"> 2020; </w:t>
      </w:r>
      <w:r w:rsidRPr="007B75BD">
        <w:rPr>
          <w:b/>
        </w:rPr>
        <w:t>229</w:t>
      </w:r>
      <w:r w:rsidRPr="007B75BD">
        <w:t>: 113565.</w:t>
      </w:r>
    </w:p>
    <w:p w14:paraId="1728E712" w14:textId="77777777" w:rsidR="007B75BD" w:rsidRPr="007B75BD" w:rsidRDefault="007B75BD" w:rsidP="007B75BD">
      <w:pPr>
        <w:pStyle w:val="EndNoteBibliography"/>
      </w:pPr>
      <w:r w:rsidRPr="007B75BD">
        <w:t>61.</w:t>
      </w:r>
      <w:r w:rsidRPr="007B75BD">
        <w:tab/>
        <w:t xml:space="preserve">Standish LJ, Sweet ES, Novack J, et al. Breast cancer and the immune system. </w:t>
      </w:r>
      <w:r w:rsidRPr="007B75BD">
        <w:rPr>
          <w:i/>
        </w:rPr>
        <w:t>J Soc Integr Oncol</w:t>
      </w:r>
      <w:r w:rsidRPr="007B75BD">
        <w:t xml:space="preserve"> 2008; </w:t>
      </w:r>
      <w:r w:rsidRPr="007B75BD">
        <w:rPr>
          <w:b/>
        </w:rPr>
        <w:t>6</w:t>
      </w:r>
      <w:r w:rsidRPr="007B75BD">
        <w:t>(4): 158-68.</w:t>
      </w:r>
    </w:p>
    <w:p w14:paraId="5DFBBFF2" w14:textId="77777777" w:rsidR="007B75BD" w:rsidRPr="007B75BD" w:rsidRDefault="007B75BD" w:rsidP="007B75BD">
      <w:pPr>
        <w:pStyle w:val="EndNoteBibliography"/>
      </w:pPr>
      <w:r w:rsidRPr="007B75BD">
        <w:t>62.</w:t>
      </w:r>
      <w:r w:rsidRPr="007B75BD">
        <w:tab/>
        <w:t xml:space="preserve">Jiang X, Shapiro DJ. The immune system and inflammation in breast cancer. </w:t>
      </w:r>
      <w:r w:rsidRPr="007B75BD">
        <w:rPr>
          <w:i/>
        </w:rPr>
        <w:t>Mol Cell Endocrinol</w:t>
      </w:r>
      <w:r w:rsidRPr="007B75BD">
        <w:t xml:space="preserve"> 2014; </w:t>
      </w:r>
      <w:r w:rsidRPr="007B75BD">
        <w:rPr>
          <w:b/>
        </w:rPr>
        <w:t>382</w:t>
      </w:r>
      <w:r w:rsidRPr="007B75BD">
        <w:t>(1): 673-82.</w:t>
      </w:r>
    </w:p>
    <w:p w14:paraId="3C432CF4" w14:textId="77777777" w:rsidR="007B75BD" w:rsidRPr="007B75BD" w:rsidRDefault="007B75BD" w:rsidP="007B75BD">
      <w:pPr>
        <w:pStyle w:val="EndNoteBibliography"/>
      </w:pPr>
      <w:r w:rsidRPr="007B75BD">
        <w:t>63.</w:t>
      </w:r>
      <w:r w:rsidRPr="007B75BD">
        <w:tab/>
        <w:t xml:space="preserve">Bonefeld-Jørgensen EC, Boesen SAH, Wielsøe M, et al. Exposure to persistent organic pollutants in Danish pregnant women: Hormone levels and fetal growth indices. </w:t>
      </w:r>
      <w:r w:rsidRPr="007B75BD">
        <w:rPr>
          <w:i/>
        </w:rPr>
        <w:t>Environmental Toxicology and Pharmacology</w:t>
      </w:r>
      <w:r w:rsidRPr="007B75BD">
        <w:t xml:space="preserve"> 2023; </w:t>
      </w:r>
      <w:r w:rsidRPr="007B75BD">
        <w:rPr>
          <w:b/>
        </w:rPr>
        <w:t>99</w:t>
      </w:r>
      <w:r w:rsidRPr="007B75BD">
        <w:t>: 104108.</w:t>
      </w:r>
    </w:p>
    <w:p w14:paraId="0FD439AB" w14:textId="77777777" w:rsidR="007B75BD" w:rsidRPr="007B75BD" w:rsidRDefault="007B75BD" w:rsidP="007B75BD">
      <w:pPr>
        <w:pStyle w:val="EndNoteBibliography"/>
      </w:pPr>
      <w:r w:rsidRPr="007B75BD">
        <w:t>64.</w:t>
      </w:r>
      <w:r w:rsidRPr="007B75BD">
        <w:tab/>
        <w:t xml:space="preserve">Boesen SAH, Long M, Wielsøe M, Mustieles V, Fernandez MF, Bonefeld-Jørgensen EC. Exposure to Perflouroalkyl acids and foetal and maternal thyroid status: a review. </w:t>
      </w:r>
      <w:r w:rsidRPr="007B75BD">
        <w:rPr>
          <w:i/>
        </w:rPr>
        <w:t>Environmental Health</w:t>
      </w:r>
      <w:r w:rsidRPr="007B75BD">
        <w:t xml:space="preserve"> 2020; </w:t>
      </w:r>
      <w:r w:rsidRPr="007B75BD">
        <w:rPr>
          <w:b/>
        </w:rPr>
        <w:t>19</w:t>
      </w:r>
      <w:r w:rsidRPr="007B75BD">
        <w:t>(1): 107.</w:t>
      </w:r>
    </w:p>
    <w:p w14:paraId="51F6E4F0" w14:textId="77777777" w:rsidR="007B75BD" w:rsidRPr="007B75BD" w:rsidRDefault="007B75BD" w:rsidP="007B75BD">
      <w:pPr>
        <w:pStyle w:val="EndNoteBibliography"/>
      </w:pPr>
      <w:r w:rsidRPr="007B75BD">
        <w:t>65.</w:t>
      </w:r>
      <w:r w:rsidRPr="007B75BD">
        <w:tab/>
        <w:t xml:space="preserve">Hjermitslev MH, Long M, Wielsøe M, Bonefeld-Jørgensen EC. Persistent organic pollutants in Greenlandic pregnant women and indices of foetal growth: The ACCEPT study. </w:t>
      </w:r>
      <w:r w:rsidRPr="007B75BD">
        <w:rPr>
          <w:i/>
        </w:rPr>
        <w:t>Science of The Total Environment</w:t>
      </w:r>
      <w:r w:rsidRPr="007B75BD">
        <w:t xml:space="preserve"> 2020; </w:t>
      </w:r>
      <w:r w:rsidRPr="007B75BD">
        <w:rPr>
          <w:b/>
        </w:rPr>
        <w:t>698</w:t>
      </w:r>
      <w:r w:rsidRPr="007B75BD">
        <w:t>: 134118.</w:t>
      </w:r>
    </w:p>
    <w:p w14:paraId="1F512402" w14:textId="77777777" w:rsidR="007B75BD" w:rsidRPr="007B75BD" w:rsidRDefault="007B75BD" w:rsidP="007B75BD">
      <w:pPr>
        <w:pStyle w:val="EndNoteBibliography"/>
      </w:pPr>
      <w:r w:rsidRPr="007B75BD">
        <w:t>66.</w:t>
      </w:r>
      <w:r w:rsidRPr="007B75BD">
        <w:tab/>
        <w:t xml:space="preserve">Bjerregaard-Olesen C, Bach Cathrine C, Long M, et al. Associations of Fetal Growth Outcomes with Measures of the Combined Xenoestrogenic Activity of Maternal Serum Perfluorinated Alkyl Acids in Danish Pregnant Women. </w:t>
      </w:r>
      <w:r w:rsidRPr="007B75BD">
        <w:rPr>
          <w:i/>
        </w:rPr>
        <w:t>Environmental Health Perspectives</w:t>
      </w:r>
      <w:r w:rsidRPr="007B75BD">
        <w:t xml:space="preserve">; </w:t>
      </w:r>
      <w:r w:rsidRPr="007B75BD">
        <w:rPr>
          <w:b/>
        </w:rPr>
        <w:t>127</w:t>
      </w:r>
      <w:r w:rsidRPr="007B75BD">
        <w:t>(1): 017006.</w:t>
      </w:r>
    </w:p>
    <w:p w14:paraId="369A54A5" w14:textId="77777777" w:rsidR="007B75BD" w:rsidRPr="007B75BD" w:rsidRDefault="007B75BD" w:rsidP="007B75BD">
      <w:pPr>
        <w:pStyle w:val="EndNoteBibliography"/>
      </w:pPr>
      <w:r w:rsidRPr="007B75BD">
        <w:t>67.</w:t>
      </w:r>
      <w:r w:rsidRPr="007B75BD">
        <w:tab/>
        <w:t xml:space="preserve">Bonefeld-Jørgensen EC, Long M, Fredslund SO, Bossi R, Olsen J. Breast cancer risk after exposure to perfluorinated compounds in Danish women: a case-control study nested in the Danish National Birth Cohort. </w:t>
      </w:r>
      <w:r w:rsidRPr="007B75BD">
        <w:rPr>
          <w:i/>
        </w:rPr>
        <w:t>Cancer Causes Control</w:t>
      </w:r>
      <w:r w:rsidRPr="007B75BD">
        <w:t xml:space="preserve"> 2014; </w:t>
      </w:r>
      <w:r w:rsidRPr="007B75BD">
        <w:rPr>
          <w:b/>
        </w:rPr>
        <w:t>25</w:t>
      </w:r>
      <w:r w:rsidRPr="007B75BD">
        <w:t>(11): 1439-48.</w:t>
      </w:r>
    </w:p>
    <w:p w14:paraId="1A609E8D" w14:textId="77777777" w:rsidR="007B75BD" w:rsidRPr="007B75BD" w:rsidRDefault="007B75BD" w:rsidP="007B75BD">
      <w:pPr>
        <w:pStyle w:val="EndNoteBibliography"/>
      </w:pPr>
      <w:r w:rsidRPr="007B75BD">
        <w:t>68.</w:t>
      </w:r>
      <w:r w:rsidRPr="007B75BD">
        <w:tab/>
        <w:t xml:space="preserve">Torres L, Redko A, Limper C, Imbiakha B, Chang S, August A. Effect of Perfluorooctanesulfonic acid (PFOS) on immune cell development and function in mice. </w:t>
      </w:r>
      <w:r w:rsidRPr="007B75BD">
        <w:rPr>
          <w:i/>
        </w:rPr>
        <w:t>Immunol Lett</w:t>
      </w:r>
      <w:r w:rsidRPr="007B75BD">
        <w:t xml:space="preserve"> 2021; </w:t>
      </w:r>
      <w:r w:rsidRPr="007B75BD">
        <w:rPr>
          <w:b/>
        </w:rPr>
        <w:t>233</w:t>
      </w:r>
      <w:r w:rsidRPr="007B75BD">
        <w:t>: 31-41.</w:t>
      </w:r>
    </w:p>
    <w:p w14:paraId="24126197" w14:textId="77777777" w:rsidR="007B75BD" w:rsidRPr="007B75BD" w:rsidRDefault="007B75BD" w:rsidP="007B75BD">
      <w:pPr>
        <w:pStyle w:val="EndNoteBibliography"/>
      </w:pPr>
      <w:r w:rsidRPr="007B75BD">
        <w:t>69.</w:t>
      </w:r>
      <w:r w:rsidRPr="007B75BD">
        <w:tab/>
        <w:t xml:space="preserve">Wang LQ, Liu T, Yang S, et al. Perfluoroalkyl substance pollutants activate the innate immune system through the AIM2 inflammasome. </w:t>
      </w:r>
      <w:r w:rsidRPr="007B75BD">
        <w:rPr>
          <w:i/>
        </w:rPr>
        <w:t>Nat Commun</w:t>
      </w:r>
      <w:r w:rsidRPr="007B75BD">
        <w:t xml:space="preserve"> 2021; </w:t>
      </w:r>
      <w:r w:rsidRPr="007B75BD">
        <w:rPr>
          <w:b/>
        </w:rPr>
        <w:t>12</w:t>
      </w:r>
      <w:r w:rsidRPr="007B75BD">
        <w:t>(1): 2915.</w:t>
      </w:r>
    </w:p>
    <w:p w14:paraId="7C7D0CFD" w14:textId="77777777" w:rsidR="007B75BD" w:rsidRPr="007B75BD" w:rsidRDefault="007B75BD" w:rsidP="007B75BD">
      <w:pPr>
        <w:pStyle w:val="EndNoteBibliography"/>
      </w:pPr>
      <w:r w:rsidRPr="007B75BD">
        <w:t>70.</w:t>
      </w:r>
      <w:r w:rsidRPr="007B75BD">
        <w:tab/>
        <w:t xml:space="preserve">Palaniswamy S, Nevala L, Pesonen P, et al. Environmental contaminants in Arctic human populations: Trends over 30 years. </w:t>
      </w:r>
      <w:r w:rsidRPr="007B75BD">
        <w:rPr>
          <w:i/>
        </w:rPr>
        <w:t>Environment International</w:t>
      </w:r>
      <w:r w:rsidRPr="007B75BD">
        <w:t xml:space="preserve"> 2024; </w:t>
      </w:r>
      <w:r w:rsidRPr="007B75BD">
        <w:rPr>
          <w:b/>
        </w:rPr>
        <w:t>189</w:t>
      </w:r>
      <w:r w:rsidRPr="007B75BD">
        <w:t>: 108777.</w:t>
      </w:r>
    </w:p>
    <w:p w14:paraId="1D30B2D5" w14:textId="48009445" w:rsidR="0056033B" w:rsidRPr="006057CE" w:rsidRDefault="002B4FD5" w:rsidP="006057CE">
      <w:pPr>
        <w:pStyle w:val="EndNoteBibliography"/>
        <w:rPr>
          <w:sz w:val="24"/>
          <w:szCs w:val="24"/>
        </w:rPr>
      </w:pPr>
      <w:r w:rsidRPr="006057CE">
        <w:rPr>
          <w:sz w:val="24"/>
          <w:szCs w:val="24"/>
        </w:rPr>
        <w:fldChar w:fldCharType="end"/>
      </w:r>
    </w:p>
    <w:sectPr w:rsidR="0056033B" w:rsidRPr="006057CE" w:rsidSect="00E77710">
      <w:footerReference w:type="default" r:id="rId25"/>
      <w:headerReference w:type="first" r:id="rId26"/>
      <w:footerReference w:type="first" r:id="rId27"/>
      <w:pgSz w:w="12240" w:h="15840" w:code="1"/>
      <w:pgMar w:top="1134" w:right="1440" w:bottom="1560" w:left="1134" w:header="431" w:footer="720" w:gutter="0"/>
      <w:lnNumType w:countBy="1" w:distance="720"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20917C" w14:textId="77777777" w:rsidR="00592549" w:rsidRDefault="00592549">
      <w:r>
        <w:separator/>
      </w:r>
    </w:p>
  </w:endnote>
  <w:endnote w:type="continuationSeparator" w:id="0">
    <w:p w14:paraId="59AFFD22" w14:textId="77777777" w:rsidR="00592549" w:rsidRDefault="005925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A089D6" w14:textId="6552DFF7" w:rsidR="00A138B7" w:rsidRPr="00576233" w:rsidRDefault="00A138B7">
    <w:pPr>
      <w:pStyle w:val="Footer"/>
      <w:jc w:val="center"/>
      <w:rPr>
        <w:caps/>
        <w:noProof/>
      </w:rPr>
    </w:pPr>
    <w:r w:rsidRPr="00576233">
      <w:rPr>
        <w:caps/>
      </w:rPr>
      <w:fldChar w:fldCharType="begin"/>
    </w:r>
    <w:r w:rsidRPr="00576233">
      <w:rPr>
        <w:caps/>
      </w:rPr>
      <w:instrText xml:space="preserve"> PAGE   \* MERGEFORMAT </w:instrText>
    </w:r>
    <w:r w:rsidRPr="00576233">
      <w:rPr>
        <w:caps/>
      </w:rPr>
      <w:fldChar w:fldCharType="separate"/>
    </w:r>
    <w:r w:rsidR="006927F5" w:rsidRPr="00576233">
      <w:rPr>
        <w:caps/>
        <w:noProof/>
      </w:rPr>
      <w:t>3</w:t>
    </w:r>
    <w:r w:rsidRPr="00576233">
      <w:rPr>
        <w:caps/>
        <w:noProof/>
      </w:rPr>
      <w:fldChar w:fldCharType="end"/>
    </w:r>
  </w:p>
  <w:p w14:paraId="44D4CC28" w14:textId="77777777" w:rsidR="00A138B7" w:rsidRPr="00576233" w:rsidRDefault="00A138B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370884" w14:textId="77777777" w:rsidR="00A138B7" w:rsidRDefault="00A138B7">
    <w:pPr>
      <w:pStyle w:val="Footer"/>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Pr>
        <w:caps/>
        <w:noProof/>
        <w:color w:val="5B9BD5" w:themeColor="accent1"/>
      </w:rPr>
      <w:t>1</w:t>
    </w:r>
    <w:r>
      <w:rPr>
        <w:caps/>
        <w:noProof/>
        <w:color w:val="5B9BD5" w:themeColor="accent1"/>
      </w:rPr>
      <w:fldChar w:fldCharType="end"/>
    </w:r>
  </w:p>
  <w:p w14:paraId="1B4E8FA4" w14:textId="77777777" w:rsidR="00A138B7" w:rsidRDefault="00A138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17C626" w14:textId="77777777" w:rsidR="00592549" w:rsidRDefault="00592549">
      <w:r>
        <w:separator/>
      </w:r>
    </w:p>
  </w:footnote>
  <w:footnote w:type="continuationSeparator" w:id="0">
    <w:p w14:paraId="4CEA5F56" w14:textId="77777777" w:rsidR="00592549" w:rsidRDefault="0059254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946AA1" w14:textId="77777777" w:rsidR="00A138B7" w:rsidRPr="00204015" w:rsidRDefault="00A138B7" w:rsidP="001E7A96">
    <w:pPr>
      <w:pStyle w:val="Header"/>
    </w:pPr>
    <w:r>
      <w:rPr>
        <w:noProof/>
        <w:lang w:val="da-DK" w:eastAsia="da-DK"/>
      </w:rPr>
      <w:drawing>
        <wp:anchor distT="0" distB="0" distL="114300" distR="114300" simplePos="0" relativeHeight="251659264" behindDoc="1" locked="0" layoutInCell="1" allowOverlap="1" wp14:anchorId="51EDF461" wp14:editId="30C51936">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1863832634" name="Picture 1863832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1CCB6121" w14:textId="77777777" w:rsidR="00A138B7" w:rsidRDefault="00A138B7" w:rsidP="001E7A9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68236143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da-DK" w:vendorID="64" w:dllVersion="6" w:nlCheck="1" w:checkStyle="0"/>
  <w:activeWritingStyle w:appName="MSWord" w:lang="en-US" w:vendorID="64" w:dllVersion="6" w:nlCheck="1" w:checkStyle="1"/>
  <w:activeWritingStyle w:appName="MSWord" w:lang="en-GB" w:vendorID="64" w:dllVersion="6" w:nlCheck="1" w:checkStyle="1"/>
  <w:activeWritingStyle w:appName="MSWord" w:lang="en-CA" w:vendorID="64" w:dllVersion="6" w:nlCheck="1" w:checkStyle="1"/>
  <w:activeWritingStyle w:appName="MSWord" w:lang="en-US" w:vendorID="64" w:dllVersion="0" w:nlCheck="1" w:checkStyle="0"/>
  <w:activeWritingStyle w:appName="MSWord" w:lang="fr-CA" w:vendorID="64" w:dllVersion="0" w:nlCheck="1" w:checkStyle="0"/>
  <w:activeWritingStyle w:appName="MSWord" w:lang="en-CA" w:vendorID="64" w:dllVersion="0" w:nlCheck="1" w:checkStyle="0"/>
  <w:activeWritingStyle w:appName="MSWord" w:lang="en-GB" w:vendorID="64" w:dllVersion="0" w:nlCheck="1" w:checkStyle="0"/>
  <w:activeWritingStyle w:appName="MSWord" w:lang="fr-CA" w:vendorID="64" w:dllVersion="6" w:nlCheck="1" w:checkStyle="0"/>
  <w:activeWritingStyle w:appName="MSWord" w:lang="da-DK" w:vendorID="64" w:dllVersion="0" w:nlCheck="1" w:checkStyle="0"/>
  <w:proofState w:spelling="clean"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5vpepp4se5zdezzz1xdezkrsftef92wfdx&quot;&gt;My EndNote Library&lt;record-ids&gt;&lt;item&gt;51&lt;/item&gt;&lt;item&gt;65&lt;/item&gt;&lt;item&gt;67&lt;/item&gt;&lt;item&gt;84&lt;/item&gt;&lt;item&gt;899&lt;/item&gt;&lt;item&gt;979&lt;/item&gt;&lt;item&gt;982&lt;/item&gt;&lt;item&gt;1009&lt;/item&gt;&lt;item&gt;1037&lt;/item&gt;&lt;item&gt;1041&lt;/item&gt;&lt;item&gt;1063&lt;/item&gt;&lt;item&gt;1101&lt;/item&gt;&lt;item&gt;1135&lt;/item&gt;&lt;item&gt;1199&lt;/item&gt;&lt;item&gt;1224&lt;/item&gt;&lt;item&gt;1671&lt;/item&gt;&lt;item&gt;1673&lt;/item&gt;&lt;item&gt;1674&lt;/item&gt;&lt;item&gt;1675&lt;/item&gt;&lt;item&gt;1676&lt;/item&gt;&lt;item&gt;1677&lt;/item&gt;&lt;item&gt;1678&lt;/item&gt;&lt;item&gt;1680&lt;/item&gt;&lt;item&gt;1682&lt;/item&gt;&lt;item&gt;1685&lt;/item&gt;&lt;item&gt;1686&lt;/item&gt;&lt;item&gt;1688&lt;/item&gt;&lt;item&gt;1735&lt;/item&gt;&lt;item&gt;1736&lt;/item&gt;&lt;item&gt;1738&lt;/item&gt;&lt;item&gt;1740&lt;/item&gt;&lt;item&gt;1741&lt;/item&gt;&lt;item&gt;1762&lt;/item&gt;&lt;item&gt;1764&lt;/item&gt;&lt;item&gt;1765&lt;/item&gt;&lt;item&gt;1766&lt;/item&gt;&lt;item&gt;1767&lt;/item&gt;&lt;item&gt;1811&lt;/item&gt;&lt;item&gt;1908&lt;/item&gt;&lt;item&gt;1910&lt;/item&gt;&lt;item&gt;1911&lt;/item&gt;&lt;item&gt;1912&lt;/item&gt;&lt;item&gt;1913&lt;/item&gt;&lt;item&gt;1914&lt;/item&gt;&lt;item&gt;1915&lt;/item&gt;&lt;item&gt;1916&lt;/item&gt;&lt;item&gt;1928&lt;/item&gt;&lt;item&gt;2036&lt;/item&gt;&lt;item&gt;2050&lt;/item&gt;&lt;item&gt;2055&lt;/item&gt;&lt;item&gt;2056&lt;/item&gt;&lt;item&gt;2058&lt;/item&gt;&lt;item&gt;2059&lt;/item&gt;&lt;item&gt;2062&lt;/item&gt;&lt;item&gt;2063&lt;/item&gt;&lt;item&gt;2064&lt;/item&gt;&lt;item&gt;2065&lt;/item&gt;&lt;item&gt;2066&lt;/item&gt;&lt;item&gt;2067&lt;/item&gt;&lt;item&gt;2068&lt;/item&gt;&lt;item&gt;2069&lt;/item&gt;&lt;item&gt;2070&lt;/item&gt;&lt;item&gt;2071&lt;/item&gt;&lt;item&gt;2072&lt;/item&gt;&lt;item&gt;2074&lt;/item&gt;&lt;item&gt;2075&lt;/item&gt;&lt;item&gt;2076&lt;/item&gt;&lt;item&gt;2077&lt;/item&gt;&lt;item&gt;2078&lt;/item&gt;&lt;item&gt;2079&lt;/item&gt;&lt;item&gt;2080&lt;/item&gt;&lt;item&gt;2081&lt;/item&gt;&lt;item&gt;2139&lt;/item&gt;&lt;/record-ids&gt;&lt;/item&gt;&lt;/Libraries&gt;"/>
  </w:docVars>
  <w:rsids>
    <w:rsidRoot w:val="00DB060A"/>
    <w:rsid w:val="00004289"/>
    <w:rsid w:val="00004BFB"/>
    <w:rsid w:val="00005082"/>
    <w:rsid w:val="000052DD"/>
    <w:rsid w:val="000070AB"/>
    <w:rsid w:val="00007F0B"/>
    <w:rsid w:val="00011BC2"/>
    <w:rsid w:val="00011FA6"/>
    <w:rsid w:val="000120D7"/>
    <w:rsid w:val="00012F47"/>
    <w:rsid w:val="000133D9"/>
    <w:rsid w:val="00016566"/>
    <w:rsid w:val="00020121"/>
    <w:rsid w:val="00020307"/>
    <w:rsid w:val="0002034F"/>
    <w:rsid w:val="00021452"/>
    <w:rsid w:val="00023FB3"/>
    <w:rsid w:val="000242E7"/>
    <w:rsid w:val="00025F9B"/>
    <w:rsid w:val="00026A19"/>
    <w:rsid w:val="000276C7"/>
    <w:rsid w:val="00031742"/>
    <w:rsid w:val="00031982"/>
    <w:rsid w:val="00032F9A"/>
    <w:rsid w:val="00033709"/>
    <w:rsid w:val="000340D5"/>
    <w:rsid w:val="000342AA"/>
    <w:rsid w:val="0003450D"/>
    <w:rsid w:val="00034BD6"/>
    <w:rsid w:val="00037C22"/>
    <w:rsid w:val="0004056D"/>
    <w:rsid w:val="00040A6F"/>
    <w:rsid w:val="00040ADD"/>
    <w:rsid w:val="00040C15"/>
    <w:rsid w:val="000419EE"/>
    <w:rsid w:val="00042406"/>
    <w:rsid w:val="00042496"/>
    <w:rsid w:val="00042E44"/>
    <w:rsid w:val="0004426E"/>
    <w:rsid w:val="0004462D"/>
    <w:rsid w:val="00044836"/>
    <w:rsid w:val="00045929"/>
    <w:rsid w:val="000506CD"/>
    <w:rsid w:val="0005212C"/>
    <w:rsid w:val="000544EE"/>
    <w:rsid w:val="00055D55"/>
    <w:rsid w:val="00056844"/>
    <w:rsid w:val="000610D1"/>
    <w:rsid w:val="00062351"/>
    <w:rsid w:val="0006288D"/>
    <w:rsid w:val="00062ADA"/>
    <w:rsid w:val="000644B3"/>
    <w:rsid w:val="00064D2F"/>
    <w:rsid w:val="000654D0"/>
    <w:rsid w:val="000665E4"/>
    <w:rsid w:val="000669CF"/>
    <w:rsid w:val="00066A46"/>
    <w:rsid w:val="00067534"/>
    <w:rsid w:val="000675B1"/>
    <w:rsid w:val="00070DFE"/>
    <w:rsid w:val="00071857"/>
    <w:rsid w:val="00076BE2"/>
    <w:rsid w:val="0008246A"/>
    <w:rsid w:val="00082FFE"/>
    <w:rsid w:val="00084F5B"/>
    <w:rsid w:val="00090574"/>
    <w:rsid w:val="00090A56"/>
    <w:rsid w:val="00090DE0"/>
    <w:rsid w:val="000910FC"/>
    <w:rsid w:val="000922B8"/>
    <w:rsid w:val="000927EF"/>
    <w:rsid w:val="00095401"/>
    <w:rsid w:val="00097E93"/>
    <w:rsid w:val="000A20FA"/>
    <w:rsid w:val="000A4663"/>
    <w:rsid w:val="000B0326"/>
    <w:rsid w:val="000B1911"/>
    <w:rsid w:val="000B1A14"/>
    <w:rsid w:val="000B1F70"/>
    <w:rsid w:val="000B344A"/>
    <w:rsid w:val="000B42E4"/>
    <w:rsid w:val="000B5731"/>
    <w:rsid w:val="000B58EA"/>
    <w:rsid w:val="000B58F6"/>
    <w:rsid w:val="000B6E0A"/>
    <w:rsid w:val="000C0395"/>
    <w:rsid w:val="000C1AE2"/>
    <w:rsid w:val="000C2E7B"/>
    <w:rsid w:val="000C40D4"/>
    <w:rsid w:val="000C496E"/>
    <w:rsid w:val="000C5153"/>
    <w:rsid w:val="000C5A75"/>
    <w:rsid w:val="000C70B6"/>
    <w:rsid w:val="000D0487"/>
    <w:rsid w:val="000D11BB"/>
    <w:rsid w:val="000D1FC8"/>
    <w:rsid w:val="000D2FA6"/>
    <w:rsid w:val="000D3535"/>
    <w:rsid w:val="000D39C2"/>
    <w:rsid w:val="000D5A3E"/>
    <w:rsid w:val="000D6AAD"/>
    <w:rsid w:val="000D6BC7"/>
    <w:rsid w:val="000D70D9"/>
    <w:rsid w:val="000D7ABB"/>
    <w:rsid w:val="000E0F8D"/>
    <w:rsid w:val="000E344F"/>
    <w:rsid w:val="000E4BE8"/>
    <w:rsid w:val="000E57C7"/>
    <w:rsid w:val="000E58FE"/>
    <w:rsid w:val="000E7149"/>
    <w:rsid w:val="000F12FC"/>
    <w:rsid w:val="000F1B5A"/>
    <w:rsid w:val="000F4878"/>
    <w:rsid w:val="000F58E8"/>
    <w:rsid w:val="000F5CA9"/>
    <w:rsid w:val="000F5FEF"/>
    <w:rsid w:val="00100D2B"/>
    <w:rsid w:val="00101056"/>
    <w:rsid w:val="00101AEC"/>
    <w:rsid w:val="00102E30"/>
    <w:rsid w:val="00103971"/>
    <w:rsid w:val="001069DC"/>
    <w:rsid w:val="00107ABD"/>
    <w:rsid w:val="00107ECF"/>
    <w:rsid w:val="001129EC"/>
    <w:rsid w:val="00114BA9"/>
    <w:rsid w:val="00115B79"/>
    <w:rsid w:val="0011784D"/>
    <w:rsid w:val="00117F19"/>
    <w:rsid w:val="00121B7D"/>
    <w:rsid w:val="00123EAC"/>
    <w:rsid w:val="00124B87"/>
    <w:rsid w:val="00125BB7"/>
    <w:rsid w:val="00125FDA"/>
    <w:rsid w:val="001261FA"/>
    <w:rsid w:val="00126797"/>
    <w:rsid w:val="00126DBA"/>
    <w:rsid w:val="00127639"/>
    <w:rsid w:val="001300D8"/>
    <w:rsid w:val="00132407"/>
    <w:rsid w:val="00132A8E"/>
    <w:rsid w:val="00133329"/>
    <w:rsid w:val="001336E7"/>
    <w:rsid w:val="00134338"/>
    <w:rsid w:val="00135984"/>
    <w:rsid w:val="00136773"/>
    <w:rsid w:val="001373B4"/>
    <w:rsid w:val="00140110"/>
    <w:rsid w:val="00140A36"/>
    <w:rsid w:val="001424F8"/>
    <w:rsid w:val="001429B7"/>
    <w:rsid w:val="00142DF0"/>
    <w:rsid w:val="00145B34"/>
    <w:rsid w:val="00146B02"/>
    <w:rsid w:val="00146B7E"/>
    <w:rsid w:val="00146D2F"/>
    <w:rsid w:val="001500CA"/>
    <w:rsid w:val="00151902"/>
    <w:rsid w:val="00152B47"/>
    <w:rsid w:val="001551FD"/>
    <w:rsid w:val="00155DD9"/>
    <w:rsid w:val="00155E8C"/>
    <w:rsid w:val="001574B9"/>
    <w:rsid w:val="0015759E"/>
    <w:rsid w:val="001578D2"/>
    <w:rsid w:val="00160C50"/>
    <w:rsid w:val="0016242A"/>
    <w:rsid w:val="0016243F"/>
    <w:rsid w:val="00162F76"/>
    <w:rsid w:val="001634FE"/>
    <w:rsid w:val="00164306"/>
    <w:rsid w:val="0016580D"/>
    <w:rsid w:val="00165D71"/>
    <w:rsid w:val="00165DD4"/>
    <w:rsid w:val="00166728"/>
    <w:rsid w:val="00166AD6"/>
    <w:rsid w:val="001675F1"/>
    <w:rsid w:val="00167A64"/>
    <w:rsid w:val="00167E86"/>
    <w:rsid w:val="0017062D"/>
    <w:rsid w:val="00170772"/>
    <w:rsid w:val="00170AB0"/>
    <w:rsid w:val="00170DD8"/>
    <w:rsid w:val="00172976"/>
    <w:rsid w:val="001731A0"/>
    <w:rsid w:val="00173436"/>
    <w:rsid w:val="001734E1"/>
    <w:rsid w:val="00173A29"/>
    <w:rsid w:val="00173E70"/>
    <w:rsid w:val="0017453F"/>
    <w:rsid w:val="00174F0C"/>
    <w:rsid w:val="001750B4"/>
    <w:rsid w:val="00175ADE"/>
    <w:rsid w:val="0017675C"/>
    <w:rsid w:val="0018031F"/>
    <w:rsid w:val="00180A42"/>
    <w:rsid w:val="00182579"/>
    <w:rsid w:val="00182835"/>
    <w:rsid w:val="00183172"/>
    <w:rsid w:val="0018344D"/>
    <w:rsid w:val="001834BD"/>
    <w:rsid w:val="00184254"/>
    <w:rsid w:val="00187241"/>
    <w:rsid w:val="0019157F"/>
    <w:rsid w:val="00193875"/>
    <w:rsid w:val="00194197"/>
    <w:rsid w:val="001948CE"/>
    <w:rsid w:val="00194CB0"/>
    <w:rsid w:val="00195155"/>
    <w:rsid w:val="0019708C"/>
    <w:rsid w:val="001A4912"/>
    <w:rsid w:val="001A4BBA"/>
    <w:rsid w:val="001A5E70"/>
    <w:rsid w:val="001A6387"/>
    <w:rsid w:val="001A6C3F"/>
    <w:rsid w:val="001B01FB"/>
    <w:rsid w:val="001B0C33"/>
    <w:rsid w:val="001B1161"/>
    <w:rsid w:val="001B1B20"/>
    <w:rsid w:val="001B2438"/>
    <w:rsid w:val="001B3DCE"/>
    <w:rsid w:val="001B6034"/>
    <w:rsid w:val="001B7E45"/>
    <w:rsid w:val="001C03AE"/>
    <w:rsid w:val="001C12E1"/>
    <w:rsid w:val="001C1623"/>
    <w:rsid w:val="001C3FF5"/>
    <w:rsid w:val="001C5308"/>
    <w:rsid w:val="001C57F6"/>
    <w:rsid w:val="001C59B9"/>
    <w:rsid w:val="001C5BA3"/>
    <w:rsid w:val="001C73F4"/>
    <w:rsid w:val="001C777A"/>
    <w:rsid w:val="001C77A3"/>
    <w:rsid w:val="001D02C6"/>
    <w:rsid w:val="001D045C"/>
    <w:rsid w:val="001D1077"/>
    <w:rsid w:val="001D19BA"/>
    <w:rsid w:val="001D49F3"/>
    <w:rsid w:val="001D4E85"/>
    <w:rsid w:val="001D5B54"/>
    <w:rsid w:val="001D6FE6"/>
    <w:rsid w:val="001E127E"/>
    <w:rsid w:val="001E293B"/>
    <w:rsid w:val="001E4316"/>
    <w:rsid w:val="001E7903"/>
    <w:rsid w:val="001E7A96"/>
    <w:rsid w:val="001E7B50"/>
    <w:rsid w:val="001E7DDB"/>
    <w:rsid w:val="001F0AE2"/>
    <w:rsid w:val="001F1620"/>
    <w:rsid w:val="001F5BAE"/>
    <w:rsid w:val="001F60E3"/>
    <w:rsid w:val="001F6515"/>
    <w:rsid w:val="001F6682"/>
    <w:rsid w:val="001F68E6"/>
    <w:rsid w:val="001F6E7E"/>
    <w:rsid w:val="00203190"/>
    <w:rsid w:val="00204578"/>
    <w:rsid w:val="00205696"/>
    <w:rsid w:val="0020717F"/>
    <w:rsid w:val="002071D5"/>
    <w:rsid w:val="0021053B"/>
    <w:rsid w:val="002107B9"/>
    <w:rsid w:val="002117D7"/>
    <w:rsid w:val="00211853"/>
    <w:rsid w:val="00211E47"/>
    <w:rsid w:val="002135B2"/>
    <w:rsid w:val="00214FC3"/>
    <w:rsid w:val="00215716"/>
    <w:rsid w:val="002173FC"/>
    <w:rsid w:val="00217A3D"/>
    <w:rsid w:val="00217E8F"/>
    <w:rsid w:val="00220CB2"/>
    <w:rsid w:val="0022237D"/>
    <w:rsid w:val="00223055"/>
    <w:rsid w:val="0022437C"/>
    <w:rsid w:val="002279DD"/>
    <w:rsid w:val="00227A06"/>
    <w:rsid w:val="00227D8A"/>
    <w:rsid w:val="002307C2"/>
    <w:rsid w:val="00231C6A"/>
    <w:rsid w:val="002327F4"/>
    <w:rsid w:val="00233C55"/>
    <w:rsid w:val="00233E9A"/>
    <w:rsid w:val="002347AB"/>
    <w:rsid w:val="00234B2E"/>
    <w:rsid w:val="0023510B"/>
    <w:rsid w:val="00235570"/>
    <w:rsid w:val="00236CB6"/>
    <w:rsid w:val="00236FE0"/>
    <w:rsid w:val="00237807"/>
    <w:rsid w:val="0024070E"/>
    <w:rsid w:val="00242072"/>
    <w:rsid w:val="00242A8C"/>
    <w:rsid w:val="0024358F"/>
    <w:rsid w:val="00244B0A"/>
    <w:rsid w:val="00244EC6"/>
    <w:rsid w:val="00246D63"/>
    <w:rsid w:val="00247C42"/>
    <w:rsid w:val="00247FCA"/>
    <w:rsid w:val="00250AC4"/>
    <w:rsid w:val="00252EFF"/>
    <w:rsid w:val="002530C4"/>
    <w:rsid w:val="00253510"/>
    <w:rsid w:val="00253DC9"/>
    <w:rsid w:val="00254661"/>
    <w:rsid w:val="00255002"/>
    <w:rsid w:val="0025784B"/>
    <w:rsid w:val="00257B88"/>
    <w:rsid w:val="00257BF8"/>
    <w:rsid w:val="002602E6"/>
    <w:rsid w:val="002602F7"/>
    <w:rsid w:val="00261532"/>
    <w:rsid w:val="002636AB"/>
    <w:rsid w:val="00264AD0"/>
    <w:rsid w:val="00267327"/>
    <w:rsid w:val="0027045D"/>
    <w:rsid w:val="002721BE"/>
    <w:rsid w:val="002733B4"/>
    <w:rsid w:val="002759BD"/>
    <w:rsid w:val="002765E2"/>
    <w:rsid w:val="00281B0A"/>
    <w:rsid w:val="00282D41"/>
    <w:rsid w:val="00282F62"/>
    <w:rsid w:val="00283AF3"/>
    <w:rsid w:val="002842F1"/>
    <w:rsid w:val="0028432F"/>
    <w:rsid w:val="002846E1"/>
    <w:rsid w:val="00287F55"/>
    <w:rsid w:val="0029028A"/>
    <w:rsid w:val="00290B3B"/>
    <w:rsid w:val="002915BF"/>
    <w:rsid w:val="002916C9"/>
    <w:rsid w:val="0029250F"/>
    <w:rsid w:val="00293972"/>
    <w:rsid w:val="00293CFA"/>
    <w:rsid w:val="00294F3A"/>
    <w:rsid w:val="00295034"/>
    <w:rsid w:val="00295B04"/>
    <w:rsid w:val="00295FFA"/>
    <w:rsid w:val="002A0C77"/>
    <w:rsid w:val="002A1BEF"/>
    <w:rsid w:val="002A317D"/>
    <w:rsid w:val="002A536A"/>
    <w:rsid w:val="002B2406"/>
    <w:rsid w:val="002B3090"/>
    <w:rsid w:val="002B3D78"/>
    <w:rsid w:val="002B3F0E"/>
    <w:rsid w:val="002B4765"/>
    <w:rsid w:val="002B4F0A"/>
    <w:rsid w:val="002B4FD5"/>
    <w:rsid w:val="002B5526"/>
    <w:rsid w:val="002B76A8"/>
    <w:rsid w:val="002B7E78"/>
    <w:rsid w:val="002C03C0"/>
    <w:rsid w:val="002C0D65"/>
    <w:rsid w:val="002C2938"/>
    <w:rsid w:val="002C2FAF"/>
    <w:rsid w:val="002C4D26"/>
    <w:rsid w:val="002C6D60"/>
    <w:rsid w:val="002C72D3"/>
    <w:rsid w:val="002D03D0"/>
    <w:rsid w:val="002D253C"/>
    <w:rsid w:val="002D2956"/>
    <w:rsid w:val="002D3DCA"/>
    <w:rsid w:val="002D6C41"/>
    <w:rsid w:val="002D7165"/>
    <w:rsid w:val="002E03F1"/>
    <w:rsid w:val="002E05F1"/>
    <w:rsid w:val="002E0E18"/>
    <w:rsid w:val="002E21A0"/>
    <w:rsid w:val="002E37EB"/>
    <w:rsid w:val="002E4743"/>
    <w:rsid w:val="002E47BB"/>
    <w:rsid w:val="002E4FBC"/>
    <w:rsid w:val="002E5A51"/>
    <w:rsid w:val="002E6C02"/>
    <w:rsid w:val="002E6D60"/>
    <w:rsid w:val="002F1718"/>
    <w:rsid w:val="002F206C"/>
    <w:rsid w:val="002F3ED7"/>
    <w:rsid w:val="002F4A28"/>
    <w:rsid w:val="002F65DD"/>
    <w:rsid w:val="002F7C60"/>
    <w:rsid w:val="002F7F83"/>
    <w:rsid w:val="00300777"/>
    <w:rsid w:val="00300A3E"/>
    <w:rsid w:val="00303377"/>
    <w:rsid w:val="00307C04"/>
    <w:rsid w:val="00310674"/>
    <w:rsid w:val="00313377"/>
    <w:rsid w:val="0031411C"/>
    <w:rsid w:val="00314362"/>
    <w:rsid w:val="003149BB"/>
    <w:rsid w:val="00316C3E"/>
    <w:rsid w:val="00317E5D"/>
    <w:rsid w:val="00317FA7"/>
    <w:rsid w:val="003205D5"/>
    <w:rsid w:val="00321E2A"/>
    <w:rsid w:val="0032227E"/>
    <w:rsid w:val="0032240E"/>
    <w:rsid w:val="0032280E"/>
    <w:rsid w:val="00323C85"/>
    <w:rsid w:val="003278CF"/>
    <w:rsid w:val="003310D2"/>
    <w:rsid w:val="00335EF6"/>
    <w:rsid w:val="0033794E"/>
    <w:rsid w:val="00340323"/>
    <w:rsid w:val="0034035C"/>
    <w:rsid w:val="003409E8"/>
    <w:rsid w:val="00344267"/>
    <w:rsid w:val="00344DE1"/>
    <w:rsid w:val="00347338"/>
    <w:rsid w:val="003479B4"/>
    <w:rsid w:val="003503BA"/>
    <w:rsid w:val="0035456E"/>
    <w:rsid w:val="00354B2E"/>
    <w:rsid w:val="003554CE"/>
    <w:rsid w:val="003575BF"/>
    <w:rsid w:val="00357A0E"/>
    <w:rsid w:val="003606C1"/>
    <w:rsid w:val="00361166"/>
    <w:rsid w:val="003650E6"/>
    <w:rsid w:val="0036618B"/>
    <w:rsid w:val="00366738"/>
    <w:rsid w:val="00366785"/>
    <w:rsid w:val="003667C7"/>
    <w:rsid w:val="003669CF"/>
    <w:rsid w:val="00367035"/>
    <w:rsid w:val="003672DA"/>
    <w:rsid w:val="0037026A"/>
    <w:rsid w:val="00370597"/>
    <w:rsid w:val="003710E5"/>
    <w:rsid w:val="00372467"/>
    <w:rsid w:val="00372963"/>
    <w:rsid w:val="00373B3F"/>
    <w:rsid w:val="00376B88"/>
    <w:rsid w:val="003807C2"/>
    <w:rsid w:val="00381123"/>
    <w:rsid w:val="00384BA4"/>
    <w:rsid w:val="003850DF"/>
    <w:rsid w:val="00385111"/>
    <w:rsid w:val="00386253"/>
    <w:rsid w:val="003872A3"/>
    <w:rsid w:val="00390180"/>
    <w:rsid w:val="003907AA"/>
    <w:rsid w:val="00391C1E"/>
    <w:rsid w:val="00392B60"/>
    <w:rsid w:val="00394449"/>
    <w:rsid w:val="0039472E"/>
    <w:rsid w:val="00394FBC"/>
    <w:rsid w:val="00395575"/>
    <w:rsid w:val="0039636A"/>
    <w:rsid w:val="003A0AE0"/>
    <w:rsid w:val="003A128B"/>
    <w:rsid w:val="003A14D3"/>
    <w:rsid w:val="003A14E3"/>
    <w:rsid w:val="003A337F"/>
    <w:rsid w:val="003A612F"/>
    <w:rsid w:val="003A7469"/>
    <w:rsid w:val="003B0FEE"/>
    <w:rsid w:val="003B14CE"/>
    <w:rsid w:val="003B1CD4"/>
    <w:rsid w:val="003B2037"/>
    <w:rsid w:val="003B2073"/>
    <w:rsid w:val="003B4163"/>
    <w:rsid w:val="003B59EE"/>
    <w:rsid w:val="003B63F9"/>
    <w:rsid w:val="003B6637"/>
    <w:rsid w:val="003B6D9F"/>
    <w:rsid w:val="003B74A9"/>
    <w:rsid w:val="003B7966"/>
    <w:rsid w:val="003B7F64"/>
    <w:rsid w:val="003C1C7C"/>
    <w:rsid w:val="003C2CF8"/>
    <w:rsid w:val="003C31A2"/>
    <w:rsid w:val="003C403F"/>
    <w:rsid w:val="003C4148"/>
    <w:rsid w:val="003C4C11"/>
    <w:rsid w:val="003C5891"/>
    <w:rsid w:val="003C6B8B"/>
    <w:rsid w:val="003C6E0C"/>
    <w:rsid w:val="003C7CEB"/>
    <w:rsid w:val="003D006A"/>
    <w:rsid w:val="003D04C1"/>
    <w:rsid w:val="003D1FCD"/>
    <w:rsid w:val="003D36C0"/>
    <w:rsid w:val="003D36DD"/>
    <w:rsid w:val="003D4306"/>
    <w:rsid w:val="003D4405"/>
    <w:rsid w:val="003D4E61"/>
    <w:rsid w:val="003D6952"/>
    <w:rsid w:val="003E2E7F"/>
    <w:rsid w:val="003E4F1A"/>
    <w:rsid w:val="003E5F19"/>
    <w:rsid w:val="003E6EEC"/>
    <w:rsid w:val="003F0697"/>
    <w:rsid w:val="003F13A9"/>
    <w:rsid w:val="003F1CAA"/>
    <w:rsid w:val="003F21F9"/>
    <w:rsid w:val="003F25A8"/>
    <w:rsid w:val="003F4BF2"/>
    <w:rsid w:val="004002F6"/>
    <w:rsid w:val="00400AF2"/>
    <w:rsid w:val="00401618"/>
    <w:rsid w:val="004019B1"/>
    <w:rsid w:val="00401C1C"/>
    <w:rsid w:val="00401DCD"/>
    <w:rsid w:val="00403CF0"/>
    <w:rsid w:val="00405613"/>
    <w:rsid w:val="00405D3D"/>
    <w:rsid w:val="0040611C"/>
    <w:rsid w:val="00406316"/>
    <w:rsid w:val="00406451"/>
    <w:rsid w:val="004110B4"/>
    <w:rsid w:val="00412642"/>
    <w:rsid w:val="00413DE5"/>
    <w:rsid w:val="00413EB1"/>
    <w:rsid w:val="004144BC"/>
    <w:rsid w:val="00415161"/>
    <w:rsid w:val="004157A8"/>
    <w:rsid w:val="0041655F"/>
    <w:rsid w:val="0041720F"/>
    <w:rsid w:val="004173B7"/>
    <w:rsid w:val="00417544"/>
    <w:rsid w:val="004203AE"/>
    <w:rsid w:val="00423840"/>
    <w:rsid w:val="00423F0B"/>
    <w:rsid w:val="00424612"/>
    <w:rsid w:val="00424A6D"/>
    <w:rsid w:val="0043279C"/>
    <w:rsid w:val="00432CBA"/>
    <w:rsid w:val="0043493A"/>
    <w:rsid w:val="004360AD"/>
    <w:rsid w:val="00437C9E"/>
    <w:rsid w:val="00440C0D"/>
    <w:rsid w:val="00441904"/>
    <w:rsid w:val="00442582"/>
    <w:rsid w:val="004425ED"/>
    <w:rsid w:val="0044271B"/>
    <w:rsid w:val="0044333E"/>
    <w:rsid w:val="00445857"/>
    <w:rsid w:val="00445965"/>
    <w:rsid w:val="00445FBD"/>
    <w:rsid w:val="00446AA8"/>
    <w:rsid w:val="00450BE0"/>
    <w:rsid w:val="0045116A"/>
    <w:rsid w:val="0045401C"/>
    <w:rsid w:val="004546AA"/>
    <w:rsid w:val="00454D13"/>
    <w:rsid w:val="004564D7"/>
    <w:rsid w:val="0045674D"/>
    <w:rsid w:val="00456BFA"/>
    <w:rsid w:val="00456F37"/>
    <w:rsid w:val="0045736E"/>
    <w:rsid w:val="00460DBB"/>
    <w:rsid w:val="00462E04"/>
    <w:rsid w:val="00463105"/>
    <w:rsid w:val="004638C6"/>
    <w:rsid w:val="00464218"/>
    <w:rsid w:val="004651CB"/>
    <w:rsid w:val="00465C66"/>
    <w:rsid w:val="004668FD"/>
    <w:rsid w:val="00466C3E"/>
    <w:rsid w:val="00467968"/>
    <w:rsid w:val="00467AD1"/>
    <w:rsid w:val="0047133F"/>
    <w:rsid w:val="004718C1"/>
    <w:rsid w:val="004718D4"/>
    <w:rsid w:val="00471B5C"/>
    <w:rsid w:val="004726FB"/>
    <w:rsid w:val="00473494"/>
    <w:rsid w:val="00474277"/>
    <w:rsid w:val="00474429"/>
    <w:rsid w:val="00474A6B"/>
    <w:rsid w:val="00476B2A"/>
    <w:rsid w:val="00476B5F"/>
    <w:rsid w:val="00477B0A"/>
    <w:rsid w:val="00480BA1"/>
    <w:rsid w:val="00480CB2"/>
    <w:rsid w:val="004826FB"/>
    <w:rsid w:val="00483042"/>
    <w:rsid w:val="00483A3C"/>
    <w:rsid w:val="00483A81"/>
    <w:rsid w:val="004857DD"/>
    <w:rsid w:val="00485DBA"/>
    <w:rsid w:val="00490036"/>
    <w:rsid w:val="004912B5"/>
    <w:rsid w:val="00491CE8"/>
    <w:rsid w:val="00497AE5"/>
    <w:rsid w:val="004A14FE"/>
    <w:rsid w:val="004A1853"/>
    <w:rsid w:val="004A1C9B"/>
    <w:rsid w:val="004A4C6D"/>
    <w:rsid w:val="004A5A31"/>
    <w:rsid w:val="004A62D3"/>
    <w:rsid w:val="004A7440"/>
    <w:rsid w:val="004A7AA4"/>
    <w:rsid w:val="004B0189"/>
    <w:rsid w:val="004B07CC"/>
    <w:rsid w:val="004B1470"/>
    <w:rsid w:val="004B1C9F"/>
    <w:rsid w:val="004B1F05"/>
    <w:rsid w:val="004B2769"/>
    <w:rsid w:val="004B37B8"/>
    <w:rsid w:val="004B3F56"/>
    <w:rsid w:val="004B4E89"/>
    <w:rsid w:val="004B5358"/>
    <w:rsid w:val="004B5A42"/>
    <w:rsid w:val="004B600A"/>
    <w:rsid w:val="004C07CC"/>
    <w:rsid w:val="004C0B13"/>
    <w:rsid w:val="004C1153"/>
    <w:rsid w:val="004C115E"/>
    <w:rsid w:val="004C1D32"/>
    <w:rsid w:val="004C31F3"/>
    <w:rsid w:val="004C3AD7"/>
    <w:rsid w:val="004D039A"/>
    <w:rsid w:val="004D0D49"/>
    <w:rsid w:val="004D12F0"/>
    <w:rsid w:val="004D1A53"/>
    <w:rsid w:val="004D2C0A"/>
    <w:rsid w:val="004D349C"/>
    <w:rsid w:val="004D5DA5"/>
    <w:rsid w:val="004D5EFA"/>
    <w:rsid w:val="004D628B"/>
    <w:rsid w:val="004D78FB"/>
    <w:rsid w:val="004D7936"/>
    <w:rsid w:val="004E0AF6"/>
    <w:rsid w:val="004E246B"/>
    <w:rsid w:val="004E2C8C"/>
    <w:rsid w:val="004E42E5"/>
    <w:rsid w:val="004E43D3"/>
    <w:rsid w:val="004E583D"/>
    <w:rsid w:val="004E7523"/>
    <w:rsid w:val="004E79DD"/>
    <w:rsid w:val="004F15FE"/>
    <w:rsid w:val="004F2EDD"/>
    <w:rsid w:val="004F309E"/>
    <w:rsid w:val="004F3A3F"/>
    <w:rsid w:val="004F478B"/>
    <w:rsid w:val="004F58A4"/>
    <w:rsid w:val="004F5F45"/>
    <w:rsid w:val="004F604E"/>
    <w:rsid w:val="004F6DEF"/>
    <w:rsid w:val="004F7A2A"/>
    <w:rsid w:val="00500B68"/>
    <w:rsid w:val="00501649"/>
    <w:rsid w:val="00502C29"/>
    <w:rsid w:val="00503A92"/>
    <w:rsid w:val="00504B72"/>
    <w:rsid w:val="00506A4E"/>
    <w:rsid w:val="00506A8D"/>
    <w:rsid w:val="00507509"/>
    <w:rsid w:val="005078EC"/>
    <w:rsid w:val="005110C7"/>
    <w:rsid w:val="005110CF"/>
    <w:rsid w:val="0051142D"/>
    <w:rsid w:val="00511846"/>
    <w:rsid w:val="00512591"/>
    <w:rsid w:val="00514196"/>
    <w:rsid w:val="005146DB"/>
    <w:rsid w:val="00515B41"/>
    <w:rsid w:val="00517558"/>
    <w:rsid w:val="00517815"/>
    <w:rsid w:val="005204A5"/>
    <w:rsid w:val="00521FDE"/>
    <w:rsid w:val="00522EA2"/>
    <w:rsid w:val="0052571F"/>
    <w:rsid w:val="00527706"/>
    <w:rsid w:val="00527A6F"/>
    <w:rsid w:val="00530FC9"/>
    <w:rsid w:val="0053445F"/>
    <w:rsid w:val="00537539"/>
    <w:rsid w:val="00537A94"/>
    <w:rsid w:val="00537ADB"/>
    <w:rsid w:val="00537DEE"/>
    <w:rsid w:val="00537F52"/>
    <w:rsid w:val="00540D52"/>
    <w:rsid w:val="00542F34"/>
    <w:rsid w:val="00544395"/>
    <w:rsid w:val="00545263"/>
    <w:rsid w:val="005458D6"/>
    <w:rsid w:val="0054746C"/>
    <w:rsid w:val="00547C2D"/>
    <w:rsid w:val="00550BEF"/>
    <w:rsid w:val="00551671"/>
    <w:rsid w:val="00551DEA"/>
    <w:rsid w:val="00552969"/>
    <w:rsid w:val="00552E1F"/>
    <w:rsid w:val="00555108"/>
    <w:rsid w:val="0055565F"/>
    <w:rsid w:val="005562E5"/>
    <w:rsid w:val="005572CF"/>
    <w:rsid w:val="00560289"/>
    <w:rsid w:val="0056033B"/>
    <w:rsid w:val="0056079D"/>
    <w:rsid w:val="005614DB"/>
    <w:rsid w:val="00561CBE"/>
    <w:rsid w:val="00562926"/>
    <w:rsid w:val="00564067"/>
    <w:rsid w:val="00565A75"/>
    <w:rsid w:val="00565C96"/>
    <w:rsid w:val="00565C9D"/>
    <w:rsid w:val="00570B01"/>
    <w:rsid w:val="00573514"/>
    <w:rsid w:val="00574764"/>
    <w:rsid w:val="00575340"/>
    <w:rsid w:val="00575D95"/>
    <w:rsid w:val="00576233"/>
    <w:rsid w:val="00576352"/>
    <w:rsid w:val="0057664D"/>
    <w:rsid w:val="00576712"/>
    <w:rsid w:val="00576883"/>
    <w:rsid w:val="00577D29"/>
    <w:rsid w:val="00580BDA"/>
    <w:rsid w:val="005812F3"/>
    <w:rsid w:val="005825B0"/>
    <w:rsid w:val="00583402"/>
    <w:rsid w:val="0058365D"/>
    <w:rsid w:val="00583C7F"/>
    <w:rsid w:val="00587092"/>
    <w:rsid w:val="00587D74"/>
    <w:rsid w:val="00592549"/>
    <w:rsid w:val="00596F0A"/>
    <w:rsid w:val="0059707F"/>
    <w:rsid w:val="005A152B"/>
    <w:rsid w:val="005A1A59"/>
    <w:rsid w:val="005A1E69"/>
    <w:rsid w:val="005A2DFD"/>
    <w:rsid w:val="005A3C78"/>
    <w:rsid w:val="005A3D50"/>
    <w:rsid w:val="005A4ADD"/>
    <w:rsid w:val="005A5003"/>
    <w:rsid w:val="005A5A4D"/>
    <w:rsid w:val="005A75E2"/>
    <w:rsid w:val="005B089A"/>
    <w:rsid w:val="005B0B04"/>
    <w:rsid w:val="005B32A3"/>
    <w:rsid w:val="005B47AA"/>
    <w:rsid w:val="005B4940"/>
    <w:rsid w:val="005B4E65"/>
    <w:rsid w:val="005B5653"/>
    <w:rsid w:val="005B7020"/>
    <w:rsid w:val="005B7263"/>
    <w:rsid w:val="005B77DE"/>
    <w:rsid w:val="005C0A8F"/>
    <w:rsid w:val="005C1484"/>
    <w:rsid w:val="005C251C"/>
    <w:rsid w:val="005C3923"/>
    <w:rsid w:val="005C44E6"/>
    <w:rsid w:val="005C6F38"/>
    <w:rsid w:val="005C70EB"/>
    <w:rsid w:val="005C72C0"/>
    <w:rsid w:val="005D1CA0"/>
    <w:rsid w:val="005D1E2A"/>
    <w:rsid w:val="005D2CA5"/>
    <w:rsid w:val="005D4AC8"/>
    <w:rsid w:val="005D5054"/>
    <w:rsid w:val="005D5113"/>
    <w:rsid w:val="005D6752"/>
    <w:rsid w:val="005D7AA7"/>
    <w:rsid w:val="005D7DA5"/>
    <w:rsid w:val="005E01FF"/>
    <w:rsid w:val="005E12F6"/>
    <w:rsid w:val="005E1760"/>
    <w:rsid w:val="005E2EFB"/>
    <w:rsid w:val="005E2FF4"/>
    <w:rsid w:val="005E4B4A"/>
    <w:rsid w:val="005E622E"/>
    <w:rsid w:val="005E6865"/>
    <w:rsid w:val="005E7241"/>
    <w:rsid w:val="005E793C"/>
    <w:rsid w:val="005F13DE"/>
    <w:rsid w:val="005F147B"/>
    <w:rsid w:val="005F1484"/>
    <w:rsid w:val="005F342B"/>
    <w:rsid w:val="005F4628"/>
    <w:rsid w:val="005F656C"/>
    <w:rsid w:val="005F76FA"/>
    <w:rsid w:val="00601DCD"/>
    <w:rsid w:val="00602527"/>
    <w:rsid w:val="00603652"/>
    <w:rsid w:val="00604459"/>
    <w:rsid w:val="00604557"/>
    <w:rsid w:val="0060477C"/>
    <w:rsid w:val="00605154"/>
    <w:rsid w:val="006057CE"/>
    <w:rsid w:val="006062D7"/>
    <w:rsid w:val="00606B79"/>
    <w:rsid w:val="00606E86"/>
    <w:rsid w:val="00612724"/>
    <w:rsid w:val="006127AC"/>
    <w:rsid w:val="00612D86"/>
    <w:rsid w:val="006135FA"/>
    <w:rsid w:val="0061525F"/>
    <w:rsid w:val="00616ABA"/>
    <w:rsid w:val="00616BE3"/>
    <w:rsid w:val="00623406"/>
    <w:rsid w:val="006255E5"/>
    <w:rsid w:val="006274D0"/>
    <w:rsid w:val="0063055F"/>
    <w:rsid w:val="00630BE3"/>
    <w:rsid w:val="00630D2B"/>
    <w:rsid w:val="006316CD"/>
    <w:rsid w:val="00632D89"/>
    <w:rsid w:val="00633486"/>
    <w:rsid w:val="006339B7"/>
    <w:rsid w:val="006366B7"/>
    <w:rsid w:val="006369F5"/>
    <w:rsid w:val="006375D8"/>
    <w:rsid w:val="006375F4"/>
    <w:rsid w:val="00641B2E"/>
    <w:rsid w:val="00643D80"/>
    <w:rsid w:val="00644218"/>
    <w:rsid w:val="00644AC6"/>
    <w:rsid w:val="0064549E"/>
    <w:rsid w:val="00645C7C"/>
    <w:rsid w:val="006466DE"/>
    <w:rsid w:val="00646978"/>
    <w:rsid w:val="00646A4C"/>
    <w:rsid w:val="006470DF"/>
    <w:rsid w:val="006505A9"/>
    <w:rsid w:val="00650986"/>
    <w:rsid w:val="00650CBE"/>
    <w:rsid w:val="00652176"/>
    <w:rsid w:val="006526C4"/>
    <w:rsid w:val="0065283C"/>
    <w:rsid w:val="006531C9"/>
    <w:rsid w:val="00655DD8"/>
    <w:rsid w:val="00657ED2"/>
    <w:rsid w:val="00660E0D"/>
    <w:rsid w:val="00661504"/>
    <w:rsid w:val="00661E80"/>
    <w:rsid w:val="0066296A"/>
    <w:rsid w:val="00671016"/>
    <w:rsid w:val="00673EA1"/>
    <w:rsid w:val="006740F1"/>
    <w:rsid w:val="00674A96"/>
    <w:rsid w:val="00675FAD"/>
    <w:rsid w:val="00676484"/>
    <w:rsid w:val="00676F68"/>
    <w:rsid w:val="00677485"/>
    <w:rsid w:val="006779E8"/>
    <w:rsid w:val="006819A8"/>
    <w:rsid w:val="006819B3"/>
    <w:rsid w:val="006820BD"/>
    <w:rsid w:val="00682C3E"/>
    <w:rsid w:val="00682D27"/>
    <w:rsid w:val="006831AF"/>
    <w:rsid w:val="006836B5"/>
    <w:rsid w:val="00685998"/>
    <w:rsid w:val="006869B1"/>
    <w:rsid w:val="00691144"/>
    <w:rsid w:val="006927F5"/>
    <w:rsid w:val="00693691"/>
    <w:rsid w:val="00693BC4"/>
    <w:rsid w:val="00695448"/>
    <w:rsid w:val="006960E9"/>
    <w:rsid w:val="006A0476"/>
    <w:rsid w:val="006A0922"/>
    <w:rsid w:val="006A0CC1"/>
    <w:rsid w:val="006A0E0E"/>
    <w:rsid w:val="006A24C7"/>
    <w:rsid w:val="006A267F"/>
    <w:rsid w:val="006A2F84"/>
    <w:rsid w:val="006A42E5"/>
    <w:rsid w:val="006A4537"/>
    <w:rsid w:val="006A4C12"/>
    <w:rsid w:val="006A5122"/>
    <w:rsid w:val="006A5439"/>
    <w:rsid w:val="006A67BD"/>
    <w:rsid w:val="006A707D"/>
    <w:rsid w:val="006A7422"/>
    <w:rsid w:val="006A7748"/>
    <w:rsid w:val="006A7B63"/>
    <w:rsid w:val="006B0130"/>
    <w:rsid w:val="006B13FA"/>
    <w:rsid w:val="006B2875"/>
    <w:rsid w:val="006B2E92"/>
    <w:rsid w:val="006B40B2"/>
    <w:rsid w:val="006B46EC"/>
    <w:rsid w:val="006B4804"/>
    <w:rsid w:val="006B6754"/>
    <w:rsid w:val="006B75F8"/>
    <w:rsid w:val="006C0062"/>
    <w:rsid w:val="006C0E75"/>
    <w:rsid w:val="006C1211"/>
    <w:rsid w:val="006C1C35"/>
    <w:rsid w:val="006C1D84"/>
    <w:rsid w:val="006C300C"/>
    <w:rsid w:val="006C3334"/>
    <w:rsid w:val="006C37A9"/>
    <w:rsid w:val="006C3B42"/>
    <w:rsid w:val="006C3CA8"/>
    <w:rsid w:val="006C4726"/>
    <w:rsid w:val="006C4D5A"/>
    <w:rsid w:val="006C513C"/>
    <w:rsid w:val="006C6ECA"/>
    <w:rsid w:val="006C7B42"/>
    <w:rsid w:val="006D0FDF"/>
    <w:rsid w:val="006D145B"/>
    <w:rsid w:val="006D153B"/>
    <w:rsid w:val="006D1A7A"/>
    <w:rsid w:val="006D1E43"/>
    <w:rsid w:val="006D2F6A"/>
    <w:rsid w:val="006D59B2"/>
    <w:rsid w:val="006D5FC7"/>
    <w:rsid w:val="006D661C"/>
    <w:rsid w:val="006D6D08"/>
    <w:rsid w:val="006D6D92"/>
    <w:rsid w:val="006E07B6"/>
    <w:rsid w:val="006E1E4D"/>
    <w:rsid w:val="006E446B"/>
    <w:rsid w:val="006E5252"/>
    <w:rsid w:val="006E604D"/>
    <w:rsid w:val="006E65ED"/>
    <w:rsid w:val="006E66BF"/>
    <w:rsid w:val="006F07D2"/>
    <w:rsid w:val="006F266D"/>
    <w:rsid w:val="006F5E36"/>
    <w:rsid w:val="006F63C0"/>
    <w:rsid w:val="0070034F"/>
    <w:rsid w:val="00700E75"/>
    <w:rsid w:val="00701627"/>
    <w:rsid w:val="00701E86"/>
    <w:rsid w:val="007024D5"/>
    <w:rsid w:val="00702624"/>
    <w:rsid w:val="00702BAD"/>
    <w:rsid w:val="00702C85"/>
    <w:rsid w:val="00703649"/>
    <w:rsid w:val="007057B2"/>
    <w:rsid w:val="00705EFB"/>
    <w:rsid w:val="00706700"/>
    <w:rsid w:val="00706E01"/>
    <w:rsid w:val="007110CF"/>
    <w:rsid w:val="00711887"/>
    <w:rsid w:val="00711B18"/>
    <w:rsid w:val="00716096"/>
    <w:rsid w:val="0071689C"/>
    <w:rsid w:val="00716EE6"/>
    <w:rsid w:val="00716F79"/>
    <w:rsid w:val="007170EF"/>
    <w:rsid w:val="007170F4"/>
    <w:rsid w:val="007200B8"/>
    <w:rsid w:val="0072116C"/>
    <w:rsid w:val="00721646"/>
    <w:rsid w:val="00722276"/>
    <w:rsid w:val="00722723"/>
    <w:rsid w:val="00723E47"/>
    <w:rsid w:val="00723FFF"/>
    <w:rsid w:val="00724BF3"/>
    <w:rsid w:val="00725308"/>
    <w:rsid w:val="007275BE"/>
    <w:rsid w:val="00730239"/>
    <w:rsid w:val="0073031D"/>
    <w:rsid w:val="007334B6"/>
    <w:rsid w:val="007340CF"/>
    <w:rsid w:val="00734970"/>
    <w:rsid w:val="00734A54"/>
    <w:rsid w:val="00735468"/>
    <w:rsid w:val="00735DCC"/>
    <w:rsid w:val="00737945"/>
    <w:rsid w:val="0073797E"/>
    <w:rsid w:val="00737CB5"/>
    <w:rsid w:val="00741964"/>
    <w:rsid w:val="00741B85"/>
    <w:rsid w:val="0074330B"/>
    <w:rsid w:val="0074680D"/>
    <w:rsid w:val="00746B38"/>
    <w:rsid w:val="0074700A"/>
    <w:rsid w:val="00747E5F"/>
    <w:rsid w:val="00751318"/>
    <w:rsid w:val="00753D73"/>
    <w:rsid w:val="00755066"/>
    <w:rsid w:val="00756205"/>
    <w:rsid w:val="00756770"/>
    <w:rsid w:val="00761835"/>
    <w:rsid w:val="007632AF"/>
    <w:rsid w:val="00763F89"/>
    <w:rsid w:val="007647E4"/>
    <w:rsid w:val="0076681F"/>
    <w:rsid w:val="00772478"/>
    <w:rsid w:val="00773B45"/>
    <w:rsid w:val="00773D10"/>
    <w:rsid w:val="00774128"/>
    <w:rsid w:val="007767D2"/>
    <w:rsid w:val="0077686E"/>
    <w:rsid w:val="0077701F"/>
    <w:rsid w:val="00780190"/>
    <w:rsid w:val="00780BDF"/>
    <w:rsid w:val="007813C0"/>
    <w:rsid w:val="007844A9"/>
    <w:rsid w:val="00784EDC"/>
    <w:rsid w:val="007857C2"/>
    <w:rsid w:val="00785C88"/>
    <w:rsid w:val="00787596"/>
    <w:rsid w:val="00787B5D"/>
    <w:rsid w:val="0079172A"/>
    <w:rsid w:val="00791F77"/>
    <w:rsid w:val="0079230D"/>
    <w:rsid w:val="0079426A"/>
    <w:rsid w:val="00794B31"/>
    <w:rsid w:val="00794D36"/>
    <w:rsid w:val="007953E0"/>
    <w:rsid w:val="00795DC7"/>
    <w:rsid w:val="007A03A5"/>
    <w:rsid w:val="007A55FC"/>
    <w:rsid w:val="007A6051"/>
    <w:rsid w:val="007B0B64"/>
    <w:rsid w:val="007B3D9F"/>
    <w:rsid w:val="007B3E3B"/>
    <w:rsid w:val="007B5AA5"/>
    <w:rsid w:val="007B75BD"/>
    <w:rsid w:val="007B7D2F"/>
    <w:rsid w:val="007C02EC"/>
    <w:rsid w:val="007C0838"/>
    <w:rsid w:val="007C0939"/>
    <w:rsid w:val="007C3354"/>
    <w:rsid w:val="007C41D5"/>
    <w:rsid w:val="007C44CE"/>
    <w:rsid w:val="007C4D60"/>
    <w:rsid w:val="007C6BBF"/>
    <w:rsid w:val="007C7573"/>
    <w:rsid w:val="007D0806"/>
    <w:rsid w:val="007D0932"/>
    <w:rsid w:val="007D1C3B"/>
    <w:rsid w:val="007D2F58"/>
    <w:rsid w:val="007D49A4"/>
    <w:rsid w:val="007D52B7"/>
    <w:rsid w:val="007D54B8"/>
    <w:rsid w:val="007D573C"/>
    <w:rsid w:val="007D59CC"/>
    <w:rsid w:val="007D6716"/>
    <w:rsid w:val="007D6A6A"/>
    <w:rsid w:val="007D6D1C"/>
    <w:rsid w:val="007D7473"/>
    <w:rsid w:val="007D75B0"/>
    <w:rsid w:val="007D763B"/>
    <w:rsid w:val="007D7868"/>
    <w:rsid w:val="007D7DC7"/>
    <w:rsid w:val="007E069F"/>
    <w:rsid w:val="007E145C"/>
    <w:rsid w:val="007E2054"/>
    <w:rsid w:val="007E3A4C"/>
    <w:rsid w:val="007E458F"/>
    <w:rsid w:val="007E542B"/>
    <w:rsid w:val="007E69D2"/>
    <w:rsid w:val="007E786B"/>
    <w:rsid w:val="007F1AF3"/>
    <w:rsid w:val="007F2054"/>
    <w:rsid w:val="007F24C1"/>
    <w:rsid w:val="007F4029"/>
    <w:rsid w:val="007F76CE"/>
    <w:rsid w:val="00800457"/>
    <w:rsid w:val="00801D9D"/>
    <w:rsid w:val="008038F4"/>
    <w:rsid w:val="008062FB"/>
    <w:rsid w:val="0080670C"/>
    <w:rsid w:val="00811DDE"/>
    <w:rsid w:val="00812972"/>
    <w:rsid w:val="00812AC5"/>
    <w:rsid w:val="00813609"/>
    <w:rsid w:val="00814681"/>
    <w:rsid w:val="008151A9"/>
    <w:rsid w:val="00815BAE"/>
    <w:rsid w:val="008166A1"/>
    <w:rsid w:val="008168CB"/>
    <w:rsid w:val="00816C0E"/>
    <w:rsid w:val="0081748E"/>
    <w:rsid w:val="00817D2B"/>
    <w:rsid w:val="00817DAE"/>
    <w:rsid w:val="008209A6"/>
    <w:rsid w:val="00820B0D"/>
    <w:rsid w:val="0082110E"/>
    <w:rsid w:val="00822664"/>
    <w:rsid w:val="00823513"/>
    <w:rsid w:val="0082391C"/>
    <w:rsid w:val="00823D0B"/>
    <w:rsid w:val="0082401F"/>
    <w:rsid w:val="00824CCF"/>
    <w:rsid w:val="00825F93"/>
    <w:rsid w:val="008266D1"/>
    <w:rsid w:val="008304CA"/>
    <w:rsid w:val="00830800"/>
    <w:rsid w:val="00832D0B"/>
    <w:rsid w:val="008332D8"/>
    <w:rsid w:val="008333F0"/>
    <w:rsid w:val="00834FA3"/>
    <w:rsid w:val="008371C7"/>
    <w:rsid w:val="008379DA"/>
    <w:rsid w:val="00840E25"/>
    <w:rsid w:val="00841875"/>
    <w:rsid w:val="00841878"/>
    <w:rsid w:val="00843202"/>
    <w:rsid w:val="00846EEC"/>
    <w:rsid w:val="008500AF"/>
    <w:rsid w:val="00850ABB"/>
    <w:rsid w:val="00851F56"/>
    <w:rsid w:val="00857C4A"/>
    <w:rsid w:val="008601D7"/>
    <w:rsid w:val="00860209"/>
    <w:rsid w:val="00860C35"/>
    <w:rsid w:val="00863814"/>
    <w:rsid w:val="008648AE"/>
    <w:rsid w:val="0086501B"/>
    <w:rsid w:val="0086539D"/>
    <w:rsid w:val="0086664E"/>
    <w:rsid w:val="00866DB0"/>
    <w:rsid w:val="00871531"/>
    <w:rsid w:val="008719D9"/>
    <w:rsid w:val="00871A22"/>
    <w:rsid w:val="00871BE4"/>
    <w:rsid w:val="008722E1"/>
    <w:rsid w:val="00873A81"/>
    <w:rsid w:val="00873CBD"/>
    <w:rsid w:val="00873D88"/>
    <w:rsid w:val="008740AC"/>
    <w:rsid w:val="008741DA"/>
    <w:rsid w:val="008742B3"/>
    <w:rsid w:val="008744A5"/>
    <w:rsid w:val="00874EF1"/>
    <w:rsid w:val="00876476"/>
    <w:rsid w:val="00876556"/>
    <w:rsid w:val="00877119"/>
    <w:rsid w:val="00877B18"/>
    <w:rsid w:val="00882316"/>
    <w:rsid w:val="00882428"/>
    <w:rsid w:val="008829C1"/>
    <w:rsid w:val="00884DF0"/>
    <w:rsid w:val="00885FAA"/>
    <w:rsid w:val="008862CC"/>
    <w:rsid w:val="0088796C"/>
    <w:rsid w:val="008905FF"/>
    <w:rsid w:val="008910C0"/>
    <w:rsid w:val="00891E7D"/>
    <w:rsid w:val="00892128"/>
    <w:rsid w:val="00892F4A"/>
    <w:rsid w:val="008948BF"/>
    <w:rsid w:val="00894E40"/>
    <w:rsid w:val="0089504D"/>
    <w:rsid w:val="00895401"/>
    <w:rsid w:val="00896203"/>
    <w:rsid w:val="00896891"/>
    <w:rsid w:val="008A24F7"/>
    <w:rsid w:val="008A2D25"/>
    <w:rsid w:val="008A404B"/>
    <w:rsid w:val="008A43E5"/>
    <w:rsid w:val="008A4B5B"/>
    <w:rsid w:val="008A62CA"/>
    <w:rsid w:val="008A6555"/>
    <w:rsid w:val="008A6AE5"/>
    <w:rsid w:val="008A7DD9"/>
    <w:rsid w:val="008B0120"/>
    <w:rsid w:val="008B1E77"/>
    <w:rsid w:val="008B23AE"/>
    <w:rsid w:val="008B408C"/>
    <w:rsid w:val="008B42A3"/>
    <w:rsid w:val="008B478E"/>
    <w:rsid w:val="008B5032"/>
    <w:rsid w:val="008B7506"/>
    <w:rsid w:val="008C136E"/>
    <w:rsid w:val="008C59AD"/>
    <w:rsid w:val="008C5D55"/>
    <w:rsid w:val="008C65BF"/>
    <w:rsid w:val="008C69E2"/>
    <w:rsid w:val="008C7FB7"/>
    <w:rsid w:val="008D034C"/>
    <w:rsid w:val="008D135B"/>
    <w:rsid w:val="008D3A68"/>
    <w:rsid w:val="008D402C"/>
    <w:rsid w:val="008D4400"/>
    <w:rsid w:val="008D45B1"/>
    <w:rsid w:val="008D4D54"/>
    <w:rsid w:val="008D5E4E"/>
    <w:rsid w:val="008D5EBA"/>
    <w:rsid w:val="008D62B9"/>
    <w:rsid w:val="008D6E4C"/>
    <w:rsid w:val="008D7BAC"/>
    <w:rsid w:val="008E0338"/>
    <w:rsid w:val="008E0EFB"/>
    <w:rsid w:val="008E1DC1"/>
    <w:rsid w:val="008E2768"/>
    <w:rsid w:val="008E29BB"/>
    <w:rsid w:val="008E2F58"/>
    <w:rsid w:val="008E4FBC"/>
    <w:rsid w:val="008E57BF"/>
    <w:rsid w:val="008F1F37"/>
    <w:rsid w:val="008F249B"/>
    <w:rsid w:val="008F38C8"/>
    <w:rsid w:val="008F3AE0"/>
    <w:rsid w:val="008F5973"/>
    <w:rsid w:val="008F62CD"/>
    <w:rsid w:val="008F6FED"/>
    <w:rsid w:val="008F7E95"/>
    <w:rsid w:val="009001BD"/>
    <w:rsid w:val="0090706B"/>
    <w:rsid w:val="00907862"/>
    <w:rsid w:val="009078A2"/>
    <w:rsid w:val="00912C0B"/>
    <w:rsid w:val="00913957"/>
    <w:rsid w:val="00913AAD"/>
    <w:rsid w:val="00915421"/>
    <w:rsid w:val="00915D73"/>
    <w:rsid w:val="00916A22"/>
    <w:rsid w:val="00916C92"/>
    <w:rsid w:val="0091708F"/>
    <w:rsid w:val="00920F41"/>
    <w:rsid w:val="009217B1"/>
    <w:rsid w:val="00922973"/>
    <w:rsid w:val="0092486F"/>
    <w:rsid w:val="009251F0"/>
    <w:rsid w:val="0092772A"/>
    <w:rsid w:val="00930405"/>
    <w:rsid w:val="0093147A"/>
    <w:rsid w:val="00931D9A"/>
    <w:rsid w:val="009327D1"/>
    <w:rsid w:val="00932E43"/>
    <w:rsid w:val="009334A2"/>
    <w:rsid w:val="0093451F"/>
    <w:rsid w:val="00934EC6"/>
    <w:rsid w:val="0093555D"/>
    <w:rsid w:val="00936C50"/>
    <w:rsid w:val="00940CBA"/>
    <w:rsid w:val="00940D92"/>
    <w:rsid w:val="00941D7A"/>
    <w:rsid w:val="0094321D"/>
    <w:rsid w:val="00943844"/>
    <w:rsid w:val="00944382"/>
    <w:rsid w:val="00945B39"/>
    <w:rsid w:val="009460E5"/>
    <w:rsid w:val="00946C47"/>
    <w:rsid w:val="00947CDA"/>
    <w:rsid w:val="00952F90"/>
    <w:rsid w:val="009543A3"/>
    <w:rsid w:val="00956328"/>
    <w:rsid w:val="0095666B"/>
    <w:rsid w:val="00956E08"/>
    <w:rsid w:val="0096035F"/>
    <w:rsid w:val="00960C2D"/>
    <w:rsid w:val="0096143B"/>
    <w:rsid w:val="009614D3"/>
    <w:rsid w:val="0096418F"/>
    <w:rsid w:val="00965738"/>
    <w:rsid w:val="00965780"/>
    <w:rsid w:val="00965E3C"/>
    <w:rsid w:val="00966180"/>
    <w:rsid w:val="00966434"/>
    <w:rsid w:val="009666F5"/>
    <w:rsid w:val="00970696"/>
    <w:rsid w:val="00971112"/>
    <w:rsid w:val="00971BC4"/>
    <w:rsid w:val="00971E3B"/>
    <w:rsid w:val="00972BF9"/>
    <w:rsid w:val="0097318E"/>
    <w:rsid w:val="009732E9"/>
    <w:rsid w:val="00975D86"/>
    <w:rsid w:val="00976169"/>
    <w:rsid w:val="00976196"/>
    <w:rsid w:val="00976EFD"/>
    <w:rsid w:val="009813F8"/>
    <w:rsid w:val="009821D1"/>
    <w:rsid w:val="009829A8"/>
    <w:rsid w:val="00983BAF"/>
    <w:rsid w:val="00984390"/>
    <w:rsid w:val="009847C0"/>
    <w:rsid w:val="00985028"/>
    <w:rsid w:val="0098677C"/>
    <w:rsid w:val="009874AE"/>
    <w:rsid w:val="009917E6"/>
    <w:rsid w:val="00992CC3"/>
    <w:rsid w:val="0099318F"/>
    <w:rsid w:val="00993DB2"/>
    <w:rsid w:val="00995686"/>
    <w:rsid w:val="00997B9A"/>
    <w:rsid w:val="009A007D"/>
    <w:rsid w:val="009A1FF2"/>
    <w:rsid w:val="009A3C61"/>
    <w:rsid w:val="009A4857"/>
    <w:rsid w:val="009A48B5"/>
    <w:rsid w:val="009A5531"/>
    <w:rsid w:val="009A5720"/>
    <w:rsid w:val="009A5730"/>
    <w:rsid w:val="009A770B"/>
    <w:rsid w:val="009B1492"/>
    <w:rsid w:val="009B1FAF"/>
    <w:rsid w:val="009B3613"/>
    <w:rsid w:val="009B3CFF"/>
    <w:rsid w:val="009B5124"/>
    <w:rsid w:val="009B5164"/>
    <w:rsid w:val="009B522D"/>
    <w:rsid w:val="009B772A"/>
    <w:rsid w:val="009C286B"/>
    <w:rsid w:val="009C28F8"/>
    <w:rsid w:val="009C3054"/>
    <w:rsid w:val="009C56E3"/>
    <w:rsid w:val="009C6345"/>
    <w:rsid w:val="009D14C8"/>
    <w:rsid w:val="009D44D2"/>
    <w:rsid w:val="009D4676"/>
    <w:rsid w:val="009D52D5"/>
    <w:rsid w:val="009D5839"/>
    <w:rsid w:val="009D7B33"/>
    <w:rsid w:val="009D7CEB"/>
    <w:rsid w:val="009D7FCB"/>
    <w:rsid w:val="009E0DA0"/>
    <w:rsid w:val="009E138F"/>
    <w:rsid w:val="009E4339"/>
    <w:rsid w:val="009E4709"/>
    <w:rsid w:val="009E55B3"/>
    <w:rsid w:val="009E64E3"/>
    <w:rsid w:val="009E6CFB"/>
    <w:rsid w:val="009E7131"/>
    <w:rsid w:val="009F04FF"/>
    <w:rsid w:val="009F16C4"/>
    <w:rsid w:val="009F284F"/>
    <w:rsid w:val="009F2D9C"/>
    <w:rsid w:val="009F4308"/>
    <w:rsid w:val="009F467D"/>
    <w:rsid w:val="009F682C"/>
    <w:rsid w:val="009F68A9"/>
    <w:rsid w:val="00A00A60"/>
    <w:rsid w:val="00A03D85"/>
    <w:rsid w:val="00A041CA"/>
    <w:rsid w:val="00A05393"/>
    <w:rsid w:val="00A0576F"/>
    <w:rsid w:val="00A06487"/>
    <w:rsid w:val="00A10735"/>
    <w:rsid w:val="00A11BF2"/>
    <w:rsid w:val="00A13023"/>
    <w:rsid w:val="00A138B7"/>
    <w:rsid w:val="00A139DA"/>
    <w:rsid w:val="00A179BC"/>
    <w:rsid w:val="00A20B11"/>
    <w:rsid w:val="00A23ED5"/>
    <w:rsid w:val="00A25468"/>
    <w:rsid w:val="00A25540"/>
    <w:rsid w:val="00A255CC"/>
    <w:rsid w:val="00A27409"/>
    <w:rsid w:val="00A27630"/>
    <w:rsid w:val="00A31C6C"/>
    <w:rsid w:val="00A32A4C"/>
    <w:rsid w:val="00A358F1"/>
    <w:rsid w:val="00A376DF"/>
    <w:rsid w:val="00A41F21"/>
    <w:rsid w:val="00A42B98"/>
    <w:rsid w:val="00A42C77"/>
    <w:rsid w:val="00A43CC5"/>
    <w:rsid w:val="00A43E5E"/>
    <w:rsid w:val="00A44C76"/>
    <w:rsid w:val="00A4685A"/>
    <w:rsid w:val="00A4730A"/>
    <w:rsid w:val="00A503A7"/>
    <w:rsid w:val="00A51674"/>
    <w:rsid w:val="00A53336"/>
    <w:rsid w:val="00A53382"/>
    <w:rsid w:val="00A55130"/>
    <w:rsid w:val="00A561A3"/>
    <w:rsid w:val="00A5705A"/>
    <w:rsid w:val="00A572BC"/>
    <w:rsid w:val="00A572C4"/>
    <w:rsid w:val="00A603D8"/>
    <w:rsid w:val="00A620CD"/>
    <w:rsid w:val="00A6291E"/>
    <w:rsid w:val="00A635EE"/>
    <w:rsid w:val="00A66144"/>
    <w:rsid w:val="00A6614A"/>
    <w:rsid w:val="00A67CB7"/>
    <w:rsid w:val="00A67EC4"/>
    <w:rsid w:val="00A70856"/>
    <w:rsid w:val="00A72627"/>
    <w:rsid w:val="00A73060"/>
    <w:rsid w:val="00A737C4"/>
    <w:rsid w:val="00A73A91"/>
    <w:rsid w:val="00A74937"/>
    <w:rsid w:val="00A74E92"/>
    <w:rsid w:val="00A74F23"/>
    <w:rsid w:val="00A75E30"/>
    <w:rsid w:val="00A76339"/>
    <w:rsid w:val="00A7750D"/>
    <w:rsid w:val="00A814BC"/>
    <w:rsid w:val="00A81E3E"/>
    <w:rsid w:val="00A81F59"/>
    <w:rsid w:val="00A82423"/>
    <w:rsid w:val="00A8280D"/>
    <w:rsid w:val="00A829B4"/>
    <w:rsid w:val="00A83A4E"/>
    <w:rsid w:val="00A84CEF"/>
    <w:rsid w:val="00A86FB9"/>
    <w:rsid w:val="00A870DD"/>
    <w:rsid w:val="00A876FE"/>
    <w:rsid w:val="00A87BED"/>
    <w:rsid w:val="00A87E9B"/>
    <w:rsid w:val="00A90A24"/>
    <w:rsid w:val="00A90DF6"/>
    <w:rsid w:val="00A911B6"/>
    <w:rsid w:val="00A912FE"/>
    <w:rsid w:val="00A91B91"/>
    <w:rsid w:val="00A928F7"/>
    <w:rsid w:val="00A94C63"/>
    <w:rsid w:val="00A95EE4"/>
    <w:rsid w:val="00AA0952"/>
    <w:rsid w:val="00AA0E97"/>
    <w:rsid w:val="00AA2D14"/>
    <w:rsid w:val="00AA4380"/>
    <w:rsid w:val="00AA59A4"/>
    <w:rsid w:val="00AA683A"/>
    <w:rsid w:val="00AA6B36"/>
    <w:rsid w:val="00AA7643"/>
    <w:rsid w:val="00AA7B8D"/>
    <w:rsid w:val="00AB0466"/>
    <w:rsid w:val="00AB1917"/>
    <w:rsid w:val="00AB317A"/>
    <w:rsid w:val="00AB31ED"/>
    <w:rsid w:val="00AB565B"/>
    <w:rsid w:val="00AB61C5"/>
    <w:rsid w:val="00AB70CE"/>
    <w:rsid w:val="00AB789A"/>
    <w:rsid w:val="00AC02F3"/>
    <w:rsid w:val="00AC10F3"/>
    <w:rsid w:val="00AC14B1"/>
    <w:rsid w:val="00AC2831"/>
    <w:rsid w:val="00AC31C7"/>
    <w:rsid w:val="00AC4E03"/>
    <w:rsid w:val="00AC67C5"/>
    <w:rsid w:val="00AD1775"/>
    <w:rsid w:val="00AD32D3"/>
    <w:rsid w:val="00AD4997"/>
    <w:rsid w:val="00AD530A"/>
    <w:rsid w:val="00AD5F10"/>
    <w:rsid w:val="00AD6EA5"/>
    <w:rsid w:val="00AE0432"/>
    <w:rsid w:val="00AE0433"/>
    <w:rsid w:val="00AE0F3B"/>
    <w:rsid w:val="00AE2867"/>
    <w:rsid w:val="00AE28CA"/>
    <w:rsid w:val="00AE44CE"/>
    <w:rsid w:val="00AE4AC4"/>
    <w:rsid w:val="00AE7053"/>
    <w:rsid w:val="00AE7F7D"/>
    <w:rsid w:val="00AF1DD3"/>
    <w:rsid w:val="00AF25EF"/>
    <w:rsid w:val="00AF2A6C"/>
    <w:rsid w:val="00AF2CF1"/>
    <w:rsid w:val="00AF3C37"/>
    <w:rsid w:val="00AF3F93"/>
    <w:rsid w:val="00AF53BA"/>
    <w:rsid w:val="00AF56B8"/>
    <w:rsid w:val="00AF5A57"/>
    <w:rsid w:val="00AF6BB0"/>
    <w:rsid w:val="00B001B1"/>
    <w:rsid w:val="00B009D4"/>
    <w:rsid w:val="00B022B4"/>
    <w:rsid w:val="00B0242D"/>
    <w:rsid w:val="00B02834"/>
    <w:rsid w:val="00B02849"/>
    <w:rsid w:val="00B03A44"/>
    <w:rsid w:val="00B04C2B"/>
    <w:rsid w:val="00B04CBE"/>
    <w:rsid w:val="00B05A80"/>
    <w:rsid w:val="00B05B39"/>
    <w:rsid w:val="00B06202"/>
    <w:rsid w:val="00B06CE1"/>
    <w:rsid w:val="00B0766D"/>
    <w:rsid w:val="00B12049"/>
    <w:rsid w:val="00B125CB"/>
    <w:rsid w:val="00B12E43"/>
    <w:rsid w:val="00B16710"/>
    <w:rsid w:val="00B1732E"/>
    <w:rsid w:val="00B17856"/>
    <w:rsid w:val="00B17D4F"/>
    <w:rsid w:val="00B22188"/>
    <w:rsid w:val="00B22234"/>
    <w:rsid w:val="00B2273F"/>
    <w:rsid w:val="00B22F75"/>
    <w:rsid w:val="00B24247"/>
    <w:rsid w:val="00B255A0"/>
    <w:rsid w:val="00B276DF"/>
    <w:rsid w:val="00B27B17"/>
    <w:rsid w:val="00B31BCC"/>
    <w:rsid w:val="00B32897"/>
    <w:rsid w:val="00B33FF1"/>
    <w:rsid w:val="00B36965"/>
    <w:rsid w:val="00B400CF"/>
    <w:rsid w:val="00B40A03"/>
    <w:rsid w:val="00B429DE"/>
    <w:rsid w:val="00B42E20"/>
    <w:rsid w:val="00B439C3"/>
    <w:rsid w:val="00B44790"/>
    <w:rsid w:val="00B44A97"/>
    <w:rsid w:val="00B501E3"/>
    <w:rsid w:val="00B50C29"/>
    <w:rsid w:val="00B52440"/>
    <w:rsid w:val="00B525EA"/>
    <w:rsid w:val="00B5305F"/>
    <w:rsid w:val="00B535AF"/>
    <w:rsid w:val="00B53C9E"/>
    <w:rsid w:val="00B56690"/>
    <w:rsid w:val="00B56D47"/>
    <w:rsid w:val="00B57009"/>
    <w:rsid w:val="00B60F50"/>
    <w:rsid w:val="00B61200"/>
    <w:rsid w:val="00B629C5"/>
    <w:rsid w:val="00B65159"/>
    <w:rsid w:val="00B673B5"/>
    <w:rsid w:val="00B679E6"/>
    <w:rsid w:val="00B7037B"/>
    <w:rsid w:val="00B70976"/>
    <w:rsid w:val="00B70C77"/>
    <w:rsid w:val="00B71519"/>
    <w:rsid w:val="00B7265E"/>
    <w:rsid w:val="00B737D8"/>
    <w:rsid w:val="00B73B1B"/>
    <w:rsid w:val="00B741A5"/>
    <w:rsid w:val="00B754B1"/>
    <w:rsid w:val="00B75534"/>
    <w:rsid w:val="00B756BD"/>
    <w:rsid w:val="00B76199"/>
    <w:rsid w:val="00B773D5"/>
    <w:rsid w:val="00B77578"/>
    <w:rsid w:val="00B80A2D"/>
    <w:rsid w:val="00B81A2F"/>
    <w:rsid w:val="00B82CF1"/>
    <w:rsid w:val="00B83C80"/>
    <w:rsid w:val="00B84AC7"/>
    <w:rsid w:val="00B8502D"/>
    <w:rsid w:val="00B85D49"/>
    <w:rsid w:val="00B869C3"/>
    <w:rsid w:val="00B94931"/>
    <w:rsid w:val="00B95297"/>
    <w:rsid w:val="00B9579E"/>
    <w:rsid w:val="00BA0571"/>
    <w:rsid w:val="00BA0A36"/>
    <w:rsid w:val="00BA1CDA"/>
    <w:rsid w:val="00BA1EBD"/>
    <w:rsid w:val="00BA2356"/>
    <w:rsid w:val="00BA24A5"/>
    <w:rsid w:val="00BA25DD"/>
    <w:rsid w:val="00BA4A08"/>
    <w:rsid w:val="00BA4A56"/>
    <w:rsid w:val="00BA512D"/>
    <w:rsid w:val="00BA526F"/>
    <w:rsid w:val="00BA52EC"/>
    <w:rsid w:val="00BA7246"/>
    <w:rsid w:val="00BA7507"/>
    <w:rsid w:val="00BA7DC9"/>
    <w:rsid w:val="00BB38A5"/>
    <w:rsid w:val="00BB51AF"/>
    <w:rsid w:val="00BB51C0"/>
    <w:rsid w:val="00BB5238"/>
    <w:rsid w:val="00BB59DD"/>
    <w:rsid w:val="00BB61C8"/>
    <w:rsid w:val="00BB6840"/>
    <w:rsid w:val="00BB703A"/>
    <w:rsid w:val="00BC15FE"/>
    <w:rsid w:val="00BC2A09"/>
    <w:rsid w:val="00BC467E"/>
    <w:rsid w:val="00BC4BB0"/>
    <w:rsid w:val="00BC59AB"/>
    <w:rsid w:val="00BC62FA"/>
    <w:rsid w:val="00BD0446"/>
    <w:rsid w:val="00BD102B"/>
    <w:rsid w:val="00BD2694"/>
    <w:rsid w:val="00BD3A71"/>
    <w:rsid w:val="00BD4288"/>
    <w:rsid w:val="00BD4614"/>
    <w:rsid w:val="00BD4D71"/>
    <w:rsid w:val="00BD5E5B"/>
    <w:rsid w:val="00BD5F47"/>
    <w:rsid w:val="00BD63F0"/>
    <w:rsid w:val="00BD71CA"/>
    <w:rsid w:val="00BD7D93"/>
    <w:rsid w:val="00BE02F6"/>
    <w:rsid w:val="00BE0D10"/>
    <w:rsid w:val="00BE1214"/>
    <w:rsid w:val="00BE291B"/>
    <w:rsid w:val="00BE6C5F"/>
    <w:rsid w:val="00BF058D"/>
    <w:rsid w:val="00BF15AC"/>
    <w:rsid w:val="00BF39BA"/>
    <w:rsid w:val="00BF6012"/>
    <w:rsid w:val="00BF61DD"/>
    <w:rsid w:val="00BF7E92"/>
    <w:rsid w:val="00C001D1"/>
    <w:rsid w:val="00C003F8"/>
    <w:rsid w:val="00C01836"/>
    <w:rsid w:val="00C029B6"/>
    <w:rsid w:val="00C02E9B"/>
    <w:rsid w:val="00C03444"/>
    <w:rsid w:val="00C04F4C"/>
    <w:rsid w:val="00C07E30"/>
    <w:rsid w:val="00C1085C"/>
    <w:rsid w:val="00C10882"/>
    <w:rsid w:val="00C113B0"/>
    <w:rsid w:val="00C11923"/>
    <w:rsid w:val="00C123F9"/>
    <w:rsid w:val="00C12C65"/>
    <w:rsid w:val="00C131A8"/>
    <w:rsid w:val="00C139B7"/>
    <w:rsid w:val="00C140D6"/>
    <w:rsid w:val="00C14BF4"/>
    <w:rsid w:val="00C14ECC"/>
    <w:rsid w:val="00C154A9"/>
    <w:rsid w:val="00C155DA"/>
    <w:rsid w:val="00C15857"/>
    <w:rsid w:val="00C20BB4"/>
    <w:rsid w:val="00C2251E"/>
    <w:rsid w:val="00C22BBB"/>
    <w:rsid w:val="00C22CEB"/>
    <w:rsid w:val="00C251CC"/>
    <w:rsid w:val="00C25697"/>
    <w:rsid w:val="00C259A7"/>
    <w:rsid w:val="00C25A93"/>
    <w:rsid w:val="00C27E6E"/>
    <w:rsid w:val="00C308A4"/>
    <w:rsid w:val="00C357B3"/>
    <w:rsid w:val="00C36BEB"/>
    <w:rsid w:val="00C3719F"/>
    <w:rsid w:val="00C37E9E"/>
    <w:rsid w:val="00C4011D"/>
    <w:rsid w:val="00C40807"/>
    <w:rsid w:val="00C40B99"/>
    <w:rsid w:val="00C42EA5"/>
    <w:rsid w:val="00C4440F"/>
    <w:rsid w:val="00C47711"/>
    <w:rsid w:val="00C5087A"/>
    <w:rsid w:val="00C51BF6"/>
    <w:rsid w:val="00C51F72"/>
    <w:rsid w:val="00C5332F"/>
    <w:rsid w:val="00C56119"/>
    <w:rsid w:val="00C5696A"/>
    <w:rsid w:val="00C57371"/>
    <w:rsid w:val="00C57EF3"/>
    <w:rsid w:val="00C60738"/>
    <w:rsid w:val="00C6404B"/>
    <w:rsid w:val="00C65689"/>
    <w:rsid w:val="00C674AA"/>
    <w:rsid w:val="00C71977"/>
    <w:rsid w:val="00C74109"/>
    <w:rsid w:val="00C75D78"/>
    <w:rsid w:val="00C76D91"/>
    <w:rsid w:val="00C811CA"/>
    <w:rsid w:val="00C815FB"/>
    <w:rsid w:val="00C84653"/>
    <w:rsid w:val="00C84C4E"/>
    <w:rsid w:val="00C92EFA"/>
    <w:rsid w:val="00C9428D"/>
    <w:rsid w:val="00C95798"/>
    <w:rsid w:val="00C967BB"/>
    <w:rsid w:val="00C96A31"/>
    <w:rsid w:val="00C96F95"/>
    <w:rsid w:val="00C976BB"/>
    <w:rsid w:val="00CA047C"/>
    <w:rsid w:val="00CA25DF"/>
    <w:rsid w:val="00CA2A83"/>
    <w:rsid w:val="00CA4510"/>
    <w:rsid w:val="00CA5019"/>
    <w:rsid w:val="00CA6DD5"/>
    <w:rsid w:val="00CB0532"/>
    <w:rsid w:val="00CB05AE"/>
    <w:rsid w:val="00CB0D2F"/>
    <w:rsid w:val="00CB107F"/>
    <w:rsid w:val="00CB28C6"/>
    <w:rsid w:val="00CB2C2E"/>
    <w:rsid w:val="00CB3FEF"/>
    <w:rsid w:val="00CB5376"/>
    <w:rsid w:val="00CB5B97"/>
    <w:rsid w:val="00CB68FB"/>
    <w:rsid w:val="00CB6AE2"/>
    <w:rsid w:val="00CC35EE"/>
    <w:rsid w:val="00CC3624"/>
    <w:rsid w:val="00CC6053"/>
    <w:rsid w:val="00CC614B"/>
    <w:rsid w:val="00CC70D5"/>
    <w:rsid w:val="00CC76E0"/>
    <w:rsid w:val="00CC7D35"/>
    <w:rsid w:val="00CC7F8B"/>
    <w:rsid w:val="00CD04C1"/>
    <w:rsid w:val="00CD12C3"/>
    <w:rsid w:val="00CD2055"/>
    <w:rsid w:val="00CD2F41"/>
    <w:rsid w:val="00CD473F"/>
    <w:rsid w:val="00CD618C"/>
    <w:rsid w:val="00CE046D"/>
    <w:rsid w:val="00CE0616"/>
    <w:rsid w:val="00CE145B"/>
    <w:rsid w:val="00CE2080"/>
    <w:rsid w:val="00CE3CE8"/>
    <w:rsid w:val="00CF01AD"/>
    <w:rsid w:val="00CF034C"/>
    <w:rsid w:val="00CF0A54"/>
    <w:rsid w:val="00CF0D42"/>
    <w:rsid w:val="00CF3DAA"/>
    <w:rsid w:val="00CF4169"/>
    <w:rsid w:val="00CF4D30"/>
    <w:rsid w:val="00CF568D"/>
    <w:rsid w:val="00CF5BDA"/>
    <w:rsid w:val="00CF6496"/>
    <w:rsid w:val="00CF669B"/>
    <w:rsid w:val="00CF78EC"/>
    <w:rsid w:val="00CF7F20"/>
    <w:rsid w:val="00D003B2"/>
    <w:rsid w:val="00D01AC1"/>
    <w:rsid w:val="00D026B6"/>
    <w:rsid w:val="00D03AA7"/>
    <w:rsid w:val="00D04189"/>
    <w:rsid w:val="00D054BA"/>
    <w:rsid w:val="00D0797A"/>
    <w:rsid w:val="00D1097D"/>
    <w:rsid w:val="00D1332E"/>
    <w:rsid w:val="00D134DF"/>
    <w:rsid w:val="00D13B11"/>
    <w:rsid w:val="00D159E7"/>
    <w:rsid w:val="00D1640C"/>
    <w:rsid w:val="00D17253"/>
    <w:rsid w:val="00D17F8C"/>
    <w:rsid w:val="00D2067E"/>
    <w:rsid w:val="00D20D4B"/>
    <w:rsid w:val="00D20E9E"/>
    <w:rsid w:val="00D214B7"/>
    <w:rsid w:val="00D21B69"/>
    <w:rsid w:val="00D21EFD"/>
    <w:rsid w:val="00D2319A"/>
    <w:rsid w:val="00D232A3"/>
    <w:rsid w:val="00D255A3"/>
    <w:rsid w:val="00D2592C"/>
    <w:rsid w:val="00D27CF2"/>
    <w:rsid w:val="00D312A9"/>
    <w:rsid w:val="00D313FB"/>
    <w:rsid w:val="00D3449C"/>
    <w:rsid w:val="00D35E95"/>
    <w:rsid w:val="00D40394"/>
    <w:rsid w:val="00D41561"/>
    <w:rsid w:val="00D4417E"/>
    <w:rsid w:val="00D44639"/>
    <w:rsid w:val="00D459CC"/>
    <w:rsid w:val="00D46466"/>
    <w:rsid w:val="00D46BFB"/>
    <w:rsid w:val="00D474F4"/>
    <w:rsid w:val="00D51918"/>
    <w:rsid w:val="00D52235"/>
    <w:rsid w:val="00D526BB"/>
    <w:rsid w:val="00D53B8D"/>
    <w:rsid w:val="00D541BD"/>
    <w:rsid w:val="00D55487"/>
    <w:rsid w:val="00D5566A"/>
    <w:rsid w:val="00D55999"/>
    <w:rsid w:val="00D57E85"/>
    <w:rsid w:val="00D6047F"/>
    <w:rsid w:val="00D608BB"/>
    <w:rsid w:val="00D63A11"/>
    <w:rsid w:val="00D64345"/>
    <w:rsid w:val="00D661CA"/>
    <w:rsid w:val="00D67007"/>
    <w:rsid w:val="00D677E7"/>
    <w:rsid w:val="00D7169C"/>
    <w:rsid w:val="00D71A10"/>
    <w:rsid w:val="00D7271D"/>
    <w:rsid w:val="00D74B15"/>
    <w:rsid w:val="00D76FD2"/>
    <w:rsid w:val="00D77455"/>
    <w:rsid w:val="00D80842"/>
    <w:rsid w:val="00D8173F"/>
    <w:rsid w:val="00D81F4C"/>
    <w:rsid w:val="00D820A3"/>
    <w:rsid w:val="00D83273"/>
    <w:rsid w:val="00D83CA8"/>
    <w:rsid w:val="00D84BC6"/>
    <w:rsid w:val="00D84CC8"/>
    <w:rsid w:val="00D85F71"/>
    <w:rsid w:val="00D871ED"/>
    <w:rsid w:val="00D90F21"/>
    <w:rsid w:val="00D90F3E"/>
    <w:rsid w:val="00D91169"/>
    <w:rsid w:val="00D91B9A"/>
    <w:rsid w:val="00D92D42"/>
    <w:rsid w:val="00D940CE"/>
    <w:rsid w:val="00D96435"/>
    <w:rsid w:val="00D9760C"/>
    <w:rsid w:val="00DA2458"/>
    <w:rsid w:val="00DA3717"/>
    <w:rsid w:val="00DA3B6A"/>
    <w:rsid w:val="00DA50FB"/>
    <w:rsid w:val="00DA7126"/>
    <w:rsid w:val="00DA76AB"/>
    <w:rsid w:val="00DB02F4"/>
    <w:rsid w:val="00DB060A"/>
    <w:rsid w:val="00DB0636"/>
    <w:rsid w:val="00DB0733"/>
    <w:rsid w:val="00DB0FDC"/>
    <w:rsid w:val="00DB12B7"/>
    <w:rsid w:val="00DB2873"/>
    <w:rsid w:val="00DB2BAF"/>
    <w:rsid w:val="00DB34C7"/>
    <w:rsid w:val="00DB3A1B"/>
    <w:rsid w:val="00DC1044"/>
    <w:rsid w:val="00DC14DE"/>
    <w:rsid w:val="00DC2263"/>
    <w:rsid w:val="00DC4FD9"/>
    <w:rsid w:val="00DD0D62"/>
    <w:rsid w:val="00DD1612"/>
    <w:rsid w:val="00DD27E4"/>
    <w:rsid w:val="00DD3155"/>
    <w:rsid w:val="00DD33C4"/>
    <w:rsid w:val="00DD43AC"/>
    <w:rsid w:val="00DD595D"/>
    <w:rsid w:val="00DD7533"/>
    <w:rsid w:val="00DD78BA"/>
    <w:rsid w:val="00DE0A5D"/>
    <w:rsid w:val="00DE0C9A"/>
    <w:rsid w:val="00DE0FC9"/>
    <w:rsid w:val="00DE15BF"/>
    <w:rsid w:val="00DE167B"/>
    <w:rsid w:val="00DE202B"/>
    <w:rsid w:val="00DE2F7F"/>
    <w:rsid w:val="00DE35F1"/>
    <w:rsid w:val="00DE3D2A"/>
    <w:rsid w:val="00DE3ED8"/>
    <w:rsid w:val="00DE4829"/>
    <w:rsid w:val="00DE5743"/>
    <w:rsid w:val="00DE765C"/>
    <w:rsid w:val="00DE7FBA"/>
    <w:rsid w:val="00DF10B7"/>
    <w:rsid w:val="00DF2E48"/>
    <w:rsid w:val="00DF4555"/>
    <w:rsid w:val="00DF5BC3"/>
    <w:rsid w:val="00DF6A18"/>
    <w:rsid w:val="00DF6FFB"/>
    <w:rsid w:val="00E02927"/>
    <w:rsid w:val="00E02E0C"/>
    <w:rsid w:val="00E02E5C"/>
    <w:rsid w:val="00E047E6"/>
    <w:rsid w:val="00E047E9"/>
    <w:rsid w:val="00E05091"/>
    <w:rsid w:val="00E055F3"/>
    <w:rsid w:val="00E07CF7"/>
    <w:rsid w:val="00E07EF0"/>
    <w:rsid w:val="00E146E0"/>
    <w:rsid w:val="00E15D00"/>
    <w:rsid w:val="00E15F32"/>
    <w:rsid w:val="00E16B44"/>
    <w:rsid w:val="00E16C5F"/>
    <w:rsid w:val="00E211C5"/>
    <w:rsid w:val="00E22656"/>
    <w:rsid w:val="00E22D32"/>
    <w:rsid w:val="00E241CC"/>
    <w:rsid w:val="00E266CF"/>
    <w:rsid w:val="00E26C50"/>
    <w:rsid w:val="00E26D17"/>
    <w:rsid w:val="00E305EF"/>
    <w:rsid w:val="00E326E8"/>
    <w:rsid w:val="00E33C0A"/>
    <w:rsid w:val="00E3470C"/>
    <w:rsid w:val="00E347C7"/>
    <w:rsid w:val="00E3648A"/>
    <w:rsid w:val="00E36A1C"/>
    <w:rsid w:val="00E37BD4"/>
    <w:rsid w:val="00E37DF3"/>
    <w:rsid w:val="00E403A0"/>
    <w:rsid w:val="00E41888"/>
    <w:rsid w:val="00E43B84"/>
    <w:rsid w:val="00E44A18"/>
    <w:rsid w:val="00E44AD9"/>
    <w:rsid w:val="00E44E79"/>
    <w:rsid w:val="00E455C3"/>
    <w:rsid w:val="00E4568E"/>
    <w:rsid w:val="00E50EE8"/>
    <w:rsid w:val="00E5205E"/>
    <w:rsid w:val="00E5386B"/>
    <w:rsid w:val="00E54190"/>
    <w:rsid w:val="00E549D5"/>
    <w:rsid w:val="00E560C3"/>
    <w:rsid w:val="00E609F6"/>
    <w:rsid w:val="00E616E0"/>
    <w:rsid w:val="00E61719"/>
    <w:rsid w:val="00E61AB7"/>
    <w:rsid w:val="00E62781"/>
    <w:rsid w:val="00E62BD2"/>
    <w:rsid w:val="00E657FE"/>
    <w:rsid w:val="00E65C09"/>
    <w:rsid w:val="00E6699B"/>
    <w:rsid w:val="00E6788A"/>
    <w:rsid w:val="00E71A3F"/>
    <w:rsid w:val="00E72274"/>
    <w:rsid w:val="00E73A78"/>
    <w:rsid w:val="00E7488B"/>
    <w:rsid w:val="00E7566E"/>
    <w:rsid w:val="00E75F38"/>
    <w:rsid w:val="00E76037"/>
    <w:rsid w:val="00E76F23"/>
    <w:rsid w:val="00E76F30"/>
    <w:rsid w:val="00E77710"/>
    <w:rsid w:val="00E779BE"/>
    <w:rsid w:val="00E801D1"/>
    <w:rsid w:val="00E81845"/>
    <w:rsid w:val="00E81C85"/>
    <w:rsid w:val="00E8245A"/>
    <w:rsid w:val="00E846CB"/>
    <w:rsid w:val="00E8535C"/>
    <w:rsid w:val="00E85EB2"/>
    <w:rsid w:val="00E874CA"/>
    <w:rsid w:val="00E87B39"/>
    <w:rsid w:val="00E87B64"/>
    <w:rsid w:val="00E91543"/>
    <w:rsid w:val="00E91662"/>
    <w:rsid w:val="00E91BB9"/>
    <w:rsid w:val="00E93A7A"/>
    <w:rsid w:val="00E93B86"/>
    <w:rsid w:val="00E94515"/>
    <w:rsid w:val="00E96592"/>
    <w:rsid w:val="00E96946"/>
    <w:rsid w:val="00EA119D"/>
    <w:rsid w:val="00EA4915"/>
    <w:rsid w:val="00EA5578"/>
    <w:rsid w:val="00EA6281"/>
    <w:rsid w:val="00EA7B2C"/>
    <w:rsid w:val="00EB31E6"/>
    <w:rsid w:val="00EB675F"/>
    <w:rsid w:val="00EB7420"/>
    <w:rsid w:val="00EB7C6C"/>
    <w:rsid w:val="00EB7E93"/>
    <w:rsid w:val="00EC0683"/>
    <w:rsid w:val="00EC0C01"/>
    <w:rsid w:val="00EC0D77"/>
    <w:rsid w:val="00EC164E"/>
    <w:rsid w:val="00EC293F"/>
    <w:rsid w:val="00EC321E"/>
    <w:rsid w:val="00EC45F9"/>
    <w:rsid w:val="00EC4FED"/>
    <w:rsid w:val="00EC5635"/>
    <w:rsid w:val="00EC5B58"/>
    <w:rsid w:val="00EC5C68"/>
    <w:rsid w:val="00EC61F2"/>
    <w:rsid w:val="00EC708D"/>
    <w:rsid w:val="00EC73DF"/>
    <w:rsid w:val="00EC7519"/>
    <w:rsid w:val="00ED0256"/>
    <w:rsid w:val="00ED0571"/>
    <w:rsid w:val="00ED2126"/>
    <w:rsid w:val="00ED40C7"/>
    <w:rsid w:val="00ED51ED"/>
    <w:rsid w:val="00ED62C7"/>
    <w:rsid w:val="00EE0143"/>
    <w:rsid w:val="00EE02C0"/>
    <w:rsid w:val="00EE2E9A"/>
    <w:rsid w:val="00EE2EC0"/>
    <w:rsid w:val="00EE4301"/>
    <w:rsid w:val="00EE55FA"/>
    <w:rsid w:val="00EE7ED8"/>
    <w:rsid w:val="00EE7F33"/>
    <w:rsid w:val="00EF16E5"/>
    <w:rsid w:val="00EF178E"/>
    <w:rsid w:val="00EF40AA"/>
    <w:rsid w:val="00EF4D4E"/>
    <w:rsid w:val="00EF5621"/>
    <w:rsid w:val="00EF5F28"/>
    <w:rsid w:val="00EF6333"/>
    <w:rsid w:val="00EF6E9C"/>
    <w:rsid w:val="00EF7170"/>
    <w:rsid w:val="00EF7238"/>
    <w:rsid w:val="00EF7E53"/>
    <w:rsid w:val="00EF7FF6"/>
    <w:rsid w:val="00F045DB"/>
    <w:rsid w:val="00F05FA4"/>
    <w:rsid w:val="00F072CF"/>
    <w:rsid w:val="00F1068E"/>
    <w:rsid w:val="00F11CFB"/>
    <w:rsid w:val="00F12475"/>
    <w:rsid w:val="00F158D5"/>
    <w:rsid w:val="00F15CB7"/>
    <w:rsid w:val="00F15D73"/>
    <w:rsid w:val="00F16B83"/>
    <w:rsid w:val="00F1708B"/>
    <w:rsid w:val="00F176A8"/>
    <w:rsid w:val="00F2068F"/>
    <w:rsid w:val="00F208D0"/>
    <w:rsid w:val="00F224A5"/>
    <w:rsid w:val="00F22CED"/>
    <w:rsid w:val="00F22F01"/>
    <w:rsid w:val="00F23A60"/>
    <w:rsid w:val="00F23E1E"/>
    <w:rsid w:val="00F24A98"/>
    <w:rsid w:val="00F24F4F"/>
    <w:rsid w:val="00F251A7"/>
    <w:rsid w:val="00F261DC"/>
    <w:rsid w:val="00F267C1"/>
    <w:rsid w:val="00F26E02"/>
    <w:rsid w:val="00F30470"/>
    <w:rsid w:val="00F31E66"/>
    <w:rsid w:val="00F3295C"/>
    <w:rsid w:val="00F329A5"/>
    <w:rsid w:val="00F32EF7"/>
    <w:rsid w:val="00F33237"/>
    <w:rsid w:val="00F33BD5"/>
    <w:rsid w:val="00F3668F"/>
    <w:rsid w:val="00F36A23"/>
    <w:rsid w:val="00F36DED"/>
    <w:rsid w:val="00F3772F"/>
    <w:rsid w:val="00F37DEF"/>
    <w:rsid w:val="00F405C8"/>
    <w:rsid w:val="00F40838"/>
    <w:rsid w:val="00F40955"/>
    <w:rsid w:val="00F41CC2"/>
    <w:rsid w:val="00F4232E"/>
    <w:rsid w:val="00F42778"/>
    <w:rsid w:val="00F43B44"/>
    <w:rsid w:val="00F472FC"/>
    <w:rsid w:val="00F50196"/>
    <w:rsid w:val="00F50D20"/>
    <w:rsid w:val="00F50D8D"/>
    <w:rsid w:val="00F54B9E"/>
    <w:rsid w:val="00F55BBB"/>
    <w:rsid w:val="00F56083"/>
    <w:rsid w:val="00F562A5"/>
    <w:rsid w:val="00F576AA"/>
    <w:rsid w:val="00F57BC9"/>
    <w:rsid w:val="00F60F93"/>
    <w:rsid w:val="00F61342"/>
    <w:rsid w:val="00F66BF4"/>
    <w:rsid w:val="00F67BC0"/>
    <w:rsid w:val="00F67F12"/>
    <w:rsid w:val="00F7274D"/>
    <w:rsid w:val="00F72A56"/>
    <w:rsid w:val="00F738E5"/>
    <w:rsid w:val="00F739D4"/>
    <w:rsid w:val="00F749FC"/>
    <w:rsid w:val="00F751E5"/>
    <w:rsid w:val="00F768E6"/>
    <w:rsid w:val="00F77E3D"/>
    <w:rsid w:val="00F801A5"/>
    <w:rsid w:val="00F81648"/>
    <w:rsid w:val="00F81C2A"/>
    <w:rsid w:val="00F823C0"/>
    <w:rsid w:val="00F82960"/>
    <w:rsid w:val="00F84E47"/>
    <w:rsid w:val="00F84F71"/>
    <w:rsid w:val="00F85EEA"/>
    <w:rsid w:val="00F905C8"/>
    <w:rsid w:val="00F90F3D"/>
    <w:rsid w:val="00F91C4D"/>
    <w:rsid w:val="00F93711"/>
    <w:rsid w:val="00F93C77"/>
    <w:rsid w:val="00F949C4"/>
    <w:rsid w:val="00F9573A"/>
    <w:rsid w:val="00F95FFC"/>
    <w:rsid w:val="00F96F8E"/>
    <w:rsid w:val="00F974E0"/>
    <w:rsid w:val="00F97D3C"/>
    <w:rsid w:val="00FA0236"/>
    <w:rsid w:val="00FA0237"/>
    <w:rsid w:val="00FA2EE9"/>
    <w:rsid w:val="00FA4E4E"/>
    <w:rsid w:val="00FA5747"/>
    <w:rsid w:val="00FA791A"/>
    <w:rsid w:val="00FA7A00"/>
    <w:rsid w:val="00FB036A"/>
    <w:rsid w:val="00FB12D0"/>
    <w:rsid w:val="00FB1864"/>
    <w:rsid w:val="00FB2697"/>
    <w:rsid w:val="00FB288E"/>
    <w:rsid w:val="00FB449C"/>
    <w:rsid w:val="00FB4D12"/>
    <w:rsid w:val="00FB66F1"/>
    <w:rsid w:val="00FB7BB8"/>
    <w:rsid w:val="00FC2F18"/>
    <w:rsid w:val="00FC3D89"/>
    <w:rsid w:val="00FC3FAB"/>
    <w:rsid w:val="00FC4E30"/>
    <w:rsid w:val="00FC539E"/>
    <w:rsid w:val="00FC7E46"/>
    <w:rsid w:val="00FD27BE"/>
    <w:rsid w:val="00FD3999"/>
    <w:rsid w:val="00FD3C9A"/>
    <w:rsid w:val="00FD42B3"/>
    <w:rsid w:val="00FD55A9"/>
    <w:rsid w:val="00FD777C"/>
    <w:rsid w:val="00FE0CC4"/>
    <w:rsid w:val="00FE488A"/>
    <w:rsid w:val="00FE60F0"/>
    <w:rsid w:val="00FE67E6"/>
    <w:rsid w:val="00FE7E77"/>
    <w:rsid w:val="00FF1E94"/>
    <w:rsid w:val="00FF2A6E"/>
    <w:rsid w:val="00FF3B07"/>
    <w:rsid w:val="00FF3C4E"/>
    <w:rsid w:val="00FF4007"/>
    <w:rsid w:val="00FF44E7"/>
    <w:rsid w:val="00FF51D5"/>
    <w:rsid w:val="00FF60C1"/>
    <w:rsid w:val="00FF710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69BBE4"/>
  <w15:chartTrackingRefBased/>
  <w15:docId w15:val="{8E39E03B-5D7F-40E5-8C6A-4BA6FFDAD0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060A"/>
    <w:pPr>
      <w:spacing w:after="0" w:line="240" w:lineRule="auto"/>
    </w:pPr>
    <w:rPr>
      <w:rFonts w:ascii="Times New Roman" w:eastAsia="Calibri" w:hAnsi="Times New Roman" w:cs="Times New Roman"/>
      <w:sz w:val="20"/>
      <w:szCs w:val="20"/>
      <w:lang w:val="en-US"/>
    </w:rPr>
  </w:style>
  <w:style w:type="paragraph" w:styleId="Heading1">
    <w:name w:val="heading 1"/>
    <w:basedOn w:val="Normal"/>
    <w:next w:val="Normal"/>
    <w:link w:val="Heading1Char"/>
    <w:uiPriority w:val="9"/>
    <w:qFormat/>
    <w:rsid w:val="005B77DE"/>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DB060A"/>
    <w:pPr>
      <w:keepNext/>
      <w:spacing w:before="240" w:after="60"/>
      <w:outlineLvl w:val="1"/>
    </w:pPr>
    <w:rPr>
      <w:rFonts w:ascii="Cambria" w:eastAsia="Times New Roman" w:hAnsi="Cambria"/>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DB060A"/>
    <w:rPr>
      <w:rFonts w:ascii="Cambria" w:eastAsia="Times New Roman" w:hAnsi="Cambria" w:cs="Times New Roman"/>
      <w:b/>
      <w:bCs/>
      <w:i/>
      <w:iCs/>
      <w:sz w:val="28"/>
      <w:szCs w:val="28"/>
      <w:lang w:val="en-US"/>
    </w:rPr>
  </w:style>
  <w:style w:type="paragraph" w:customStyle="1" w:styleId="AbstractSummary">
    <w:name w:val="Abstract/Summary"/>
    <w:basedOn w:val="Normal"/>
    <w:rsid w:val="00DB060A"/>
    <w:pPr>
      <w:spacing w:before="120"/>
    </w:pPr>
    <w:rPr>
      <w:rFonts w:eastAsia="Times New Roman"/>
      <w:sz w:val="24"/>
      <w:szCs w:val="24"/>
    </w:rPr>
  </w:style>
  <w:style w:type="paragraph" w:customStyle="1" w:styleId="Referencesandnotes">
    <w:name w:val="References and notes"/>
    <w:basedOn w:val="Normal"/>
    <w:rsid w:val="00DB060A"/>
    <w:pPr>
      <w:spacing w:before="120"/>
      <w:ind w:left="720" w:hanging="720"/>
    </w:pPr>
    <w:rPr>
      <w:rFonts w:eastAsia="Times New Roman"/>
      <w:sz w:val="24"/>
      <w:szCs w:val="24"/>
    </w:rPr>
  </w:style>
  <w:style w:type="paragraph" w:customStyle="1" w:styleId="Acknowledgement">
    <w:name w:val="Acknowledgement"/>
    <w:basedOn w:val="Referencesandnotes"/>
    <w:rsid w:val="00DB060A"/>
  </w:style>
  <w:style w:type="paragraph" w:customStyle="1" w:styleId="Authors">
    <w:name w:val="Authors"/>
    <w:basedOn w:val="Normal"/>
    <w:rsid w:val="00DB060A"/>
    <w:pPr>
      <w:spacing w:before="120" w:after="360"/>
      <w:jc w:val="center"/>
    </w:pPr>
    <w:rPr>
      <w:rFonts w:eastAsia="Times New Roman"/>
      <w:sz w:val="24"/>
      <w:szCs w:val="24"/>
    </w:rPr>
  </w:style>
  <w:style w:type="paragraph" w:customStyle="1" w:styleId="Paragraph">
    <w:name w:val="Paragraph"/>
    <w:basedOn w:val="Normal"/>
    <w:rsid w:val="00DB060A"/>
    <w:pPr>
      <w:spacing w:before="120"/>
      <w:ind w:firstLine="720"/>
    </w:pPr>
    <w:rPr>
      <w:rFonts w:eastAsia="Times New Roman"/>
      <w:sz w:val="24"/>
      <w:szCs w:val="24"/>
    </w:rPr>
  </w:style>
  <w:style w:type="character" w:styleId="CommentReference">
    <w:name w:val="annotation reference"/>
    <w:basedOn w:val="DefaultParagraphFont"/>
    <w:uiPriority w:val="99"/>
    <w:rsid w:val="00DB060A"/>
    <w:rPr>
      <w:sz w:val="18"/>
      <w:szCs w:val="18"/>
    </w:rPr>
  </w:style>
  <w:style w:type="paragraph" w:styleId="CommentText">
    <w:name w:val="annotation text"/>
    <w:basedOn w:val="Normal"/>
    <w:link w:val="CommentTextChar"/>
    <w:uiPriority w:val="99"/>
    <w:semiHidden/>
    <w:rsid w:val="00DB060A"/>
    <w:rPr>
      <w:rFonts w:eastAsia="Times New Roman"/>
    </w:rPr>
  </w:style>
  <w:style w:type="character" w:customStyle="1" w:styleId="CommentTextChar">
    <w:name w:val="Comment Text Char"/>
    <w:basedOn w:val="DefaultParagraphFont"/>
    <w:link w:val="CommentText"/>
    <w:uiPriority w:val="99"/>
    <w:semiHidden/>
    <w:rsid w:val="00DB060A"/>
    <w:rPr>
      <w:rFonts w:ascii="Times New Roman" w:eastAsia="Times New Roman" w:hAnsi="Times New Roman" w:cs="Times New Roman"/>
      <w:sz w:val="20"/>
      <w:szCs w:val="20"/>
      <w:lang w:val="en-US"/>
    </w:rPr>
  </w:style>
  <w:style w:type="paragraph" w:styleId="Footer">
    <w:name w:val="footer"/>
    <w:basedOn w:val="Normal"/>
    <w:link w:val="FooterChar"/>
    <w:uiPriority w:val="99"/>
    <w:rsid w:val="00DB060A"/>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DB060A"/>
    <w:rPr>
      <w:rFonts w:ascii="Times New Roman" w:eastAsia="Times New Roman" w:hAnsi="Times New Roman" w:cs="Times New Roman"/>
      <w:sz w:val="20"/>
      <w:szCs w:val="20"/>
      <w:lang w:val="en-US"/>
    </w:rPr>
  </w:style>
  <w:style w:type="paragraph" w:customStyle="1" w:styleId="Head">
    <w:name w:val="Head"/>
    <w:basedOn w:val="Normal"/>
    <w:rsid w:val="00DB060A"/>
    <w:pPr>
      <w:keepNext/>
      <w:spacing w:before="120" w:after="120"/>
      <w:jc w:val="center"/>
      <w:outlineLvl w:val="0"/>
    </w:pPr>
    <w:rPr>
      <w:rFonts w:eastAsia="Times New Roman"/>
      <w:b/>
      <w:bCs/>
      <w:kern w:val="28"/>
      <w:sz w:val="28"/>
      <w:szCs w:val="28"/>
    </w:rPr>
  </w:style>
  <w:style w:type="paragraph" w:styleId="Header">
    <w:name w:val="header"/>
    <w:basedOn w:val="Normal"/>
    <w:link w:val="HeaderChar"/>
    <w:rsid w:val="00DB060A"/>
    <w:pPr>
      <w:tabs>
        <w:tab w:val="center" w:pos="4320"/>
        <w:tab w:val="right" w:pos="8640"/>
      </w:tabs>
    </w:pPr>
    <w:rPr>
      <w:rFonts w:eastAsia="Times New Roman"/>
    </w:rPr>
  </w:style>
  <w:style w:type="character" w:customStyle="1" w:styleId="HeaderChar">
    <w:name w:val="Header Char"/>
    <w:basedOn w:val="DefaultParagraphFont"/>
    <w:link w:val="Header"/>
    <w:rsid w:val="00DB060A"/>
    <w:rPr>
      <w:rFonts w:ascii="Times New Roman" w:eastAsia="Times New Roman" w:hAnsi="Times New Roman" w:cs="Times New Roman"/>
      <w:sz w:val="20"/>
      <w:szCs w:val="20"/>
      <w:lang w:val="en-US"/>
    </w:rPr>
  </w:style>
  <w:style w:type="character" w:styleId="Hyperlink">
    <w:name w:val="Hyperlink"/>
    <w:basedOn w:val="DefaultParagraphFont"/>
    <w:rsid w:val="00DB060A"/>
    <w:rPr>
      <w:color w:val="0000FF"/>
      <w:u w:val="single"/>
    </w:rPr>
  </w:style>
  <w:style w:type="paragraph" w:customStyle="1" w:styleId="Refhead">
    <w:name w:val="Ref head"/>
    <w:basedOn w:val="Normal"/>
    <w:rsid w:val="00DB060A"/>
    <w:pPr>
      <w:keepNext/>
      <w:spacing w:before="120" w:after="120"/>
      <w:outlineLvl w:val="0"/>
    </w:pPr>
    <w:rPr>
      <w:rFonts w:eastAsia="Times New Roman"/>
      <w:b/>
      <w:bCs/>
      <w:kern w:val="28"/>
      <w:sz w:val="24"/>
      <w:szCs w:val="24"/>
    </w:rPr>
  </w:style>
  <w:style w:type="paragraph" w:customStyle="1" w:styleId="SOMContent">
    <w:name w:val="SOMContent"/>
    <w:basedOn w:val="Normal"/>
    <w:rsid w:val="00DB060A"/>
    <w:pPr>
      <w:spacing w:before="120"/>
    </w:pPr>
    <w:rPr>
      <w:rFonts w:eastAsia="Times New Roman"/>
      <w:sz w:val="24"/>
      <w:szCs w:val="24"/>
    </w:rPr>
  </w:style>
  <w:style w:type="paragraph" w:customStyle="1" w:styleId="SOMHead">
    <w:name w:val="SOMHead"/>
    <w:basedOn w:val="Normal"/>
    <w:rsid w:val="00DB060A"/>
    <w:pPr>
      <w:keepNext/>
      <w:spacing w:before="240"/>
      <w:outlineLvl w:val="0"/>
    </w:pPr>
    <w:rPr>
      <w:rFonts w:eastAsia="Times New Roman"/>
      <w:b/>
      <w:kern w:val="28"/>
      <w:sz w:val="24"/>
      <w:szCs w:val="24"/>
    </w:rPr>
  </w:style>
  <w:style w:type="paragraph" w:customStyle="1" w:styleId="Teaser">
    <w:name w:val="Teaser"/>
    <w:basedOn w:val="Normal"/>
    <w:link w:val="TeaserChar"/>
    <w:rsid w:val="00DB060A"/>
    <w:pPr>
      <w:spacing w:before="120"/>
    </w:pPr>
    <w:rPr>
      <w:rFonts w:eastAsia="Times New Roman"/>
      <w:sz w:val="24"/>
      <w:szCs w:val="24"/>
    </w:rPr>
  </w:style>
  <w:style w:type="paragraph" w:customStyle="1" w:styleId="acknowledgement0">
    <w:name w:val="acknowledgement"/>
    <w:basedOn w:val="Normal"/>
    <w:rsid w:val="00DB060A"/>
    <w:pPr>
      <w:spacing w:before="100" w:beforeAutospacing="1" w:after="100" w:afterAutospacing="1"/>
    </w:pPr>
    <w:rPr>
      <w:rFonts w:eastAsia="Times New Roman"/>
      <w:sz w:val="24"/>
      <w:szCs w:val="24"/>
    </w:rPr>
  </w:style>
  <w:style w:type="table" w:styleId="TableGrid">
    <w:name w:val="Table Grid"/>
    <w:basedOn w:val="TableNormal"/>
    <w:uiPriority w:val="39"/>
    <w:rsid w:val="00DB060A"/>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aserChar">
    <w:name w:val="Teaser Char"/>
    <w:basedOn w:val="DefaultParagraphFont"/>
    <w:link w:val="Teaser"/>
    <w:rsid w:val="00DB060A"/>
    <w:rPr>
      <w:rFonts w:ascii="Times New Roman" w:eastAsia="Times New Roman" w:hAnsi="Times New Roman" w:cs="Times New Roman"/>
      <w:sz w:val="24"/>
      <w:szCs w:val="24"/>
      <w:lang w:val="en-US"/>
    </w:rPr>
  </w:style>
  <w:style w:type="character" w:styleId="LineNumber">
    <w:name w:val="line number"/>
    <w:basedOn w:val="DefaultParagraphFont"/>
    <w:uiPriority w:val="99"/>
    <w:semiHidden/>
    <w:unhideWhenUsed/>
    <w:rsid w:val="00DB060A"/>
  </w:style>
  <w:style w:type="paragraph" w:styleId="BalloonText">
    <w:name w:val="Balloon Text"/>
    <w:basedOn w:val="Normal"/>
    <w:link w:val="BalloonTextChar"/>
    <w:uiPriority w:val="99"/>
    <w:semiHidden/>
    <w:unhideWhenUsed/>
    <w:rsid w:val="00DB060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060A"/>
    <w:rPr>
      <w:rFonts w:ascii="Segoe UI" w:eastAsia="Calibri" w:hAnsi="Segoe UI" w:cs="Segoe UI"/>
      <w:sz w:val="18"/>
      <w:szCs w:val="18"/>
      <w:lang w:val="en-US"/>
    </w:rPr>
  </w:style>
  <w:style w:type="paragraph" w:customStyle="1" w:styleId="EndNoteBibliographyTitle">
    <w:name w:val="EndNote Bibliography Title"/>
    <w:basedOn w:val="Normal"/>
    <w:link w:val="EndNoteBibliographyTitleChar"/>
    <w:rsid w:val="00DB060A"/>
    <w:pPr>
      <w:jc w:val="center"/>
    </w:pPr>
    <w:rPr>
      <w:noProof/>
    </w:rPr>
  </w:style>
  <w:style w:type="character" w:customStyle="1" w:styleId="EndNoteBibliographyTitleChar">
    <w:name w:val="EndNote Bibliography Title Char"/>
    <w:basedOn w:val="TeaserChar"/>
    <w:link w:val="EndNoteBibliographyTitle"/>
    <w:rsid w:val="00DB060A"/>
    <w:rPr>
      <w:rFonts w:ascii="Times New Roman" w:eastAsia="Calibri" w:hAnsi="Times New Roman" w:cs="Times New Roman"/>
      <w:noProof/>
      <w:sz w:val="20"/>
      <w:szCs w:val="20"/>
      <w:lang w:val="en-US"/>
    </w:rPr>
  </w:style>
  <w:style w:type="paragraph" w:customStyle="1" w:styleId="EndNoteBibliography">
    <w:name w:val="EndNote Bibliography"/>
    <w:basedOn w:val="Normal"/>
    <w:link w:val="EndNoteBibliographyChar"/>
    <w:rsid w:val="00DB060A"/>
    <w:rPr>
      <w:noProof/>
    </w:rPr>
  </w:style>
  <w:style w:type="character" w:customStyle="1" w:styleId="EndNoteBibliographyChar">
    <w:name w:val="EndNote Bibliography Char"/>
    <w:basedOn w:val="TeaserChar"/>
    <w:link w:val="EndNoteBibliography"/>
    <w:rsid w:val="00DB060A"/>
    <w:rPr>
      <w:rFonts w:ascii="Times New Roman" w:eastAsia="Calibri" w:hAnsi="Times New Roman" w:cs="Times New Roman"/>
      <w:noProof/>
      <w:sz w:val="20"/>
      <w:szCs w:val="20"/>
      <w:lang w:val="en-US"/>
    </w:rPr>
  </w:style>
  <w:style w:type="paragraph" w:styleId="CommentSubject">
    <w:name w:val="annotation subject"/>
    <w:basedOn w:val="CommentText"/>
    <w:next w:val="CommentText"/>
    <w:link w:val="CommentSubjectChar"/>
    <w:uiPriority w:val="99"/>
    <w:semiHidden/>
    <w:unhideWhenUsed/>
    <w:rsid w:val="00DB060A"/>
    <w:rPr>
      <w:rFonts w:eastAsia="Calibri"/>
      <w:b/>
      <w:bCs/>
    </w:rPr>
  </w:style>
  <w:style w:type="character" w:customStyle="1" w:styleId="CommentSubjectChar">
    <w:name w:val="Comment Subject Char"/>
    <w:basedOn w:val="CommentTextChar"/>
    <w:link w:val="CommentSubject"/>
    <w:uiPriority w:val="99"/>
    <w:semiHidden/>
    <w:rsid w:val="00DB060A"/>
    <w:rPr>
      <w:rFonts w:ascii="Times New Roman" w:eastAsia="Calibri" w:hAnsi="Times New Roman" w:cs="Times New Roman"/>
      <w:b/>
      <w:bCs/>
      <w:sz w:val="20"/>
      <w:szCs w:val="20"/>
      <w:lang w:val="en-US"/>
    </w:rPr>
  </w:style>
  <w:style w:type="paragraph" w:customStyle="1" w:styleId="SMSubheading">
    <w:name w:val="SM Subheading"/>
    <w:basedOn w:val="Normal"/>
    <w:qFormat/>
    <w:rsid w:val="00DB060A"/>
    <w:rPr>
      <w:rFonts w:eastAsia="Times New Roman"/>
      <w:sz w:val="24"/>
      <w:u w:val="words"/>
    </w:rPr>
  </w:style>
  <w:style w:type="character" w:customStyle="1" w:styleId="SMTextChar">
    <w:name w:val="SM Text Char"/>
    <w:basedOn w:val="DefaultParagraphFont"/>
    <w:link w:val="SMText"/>
    <w:locked/>
    <w:rsid w:val="00DB060A"/>
    <w:rPr>
      <w:rFonts w:ascii="Times New Roman" w:eastAsia="Times New Roman" w:hAnsi="Times New Roman" w:cs="Times New Roman"/>
      <w:sz w:val="24"/>
      <w:szCs w:val="20"/>
      <w:lang w:val="en-US"/>
    </w:rPr>
  </w:style>
  <w:style w:type="paragraph" w:customStyle="1" w:styleId="SMText">
    <w:name w:val="SM Text"/>
    <w:basedOn w:val="Normal"/>
    <w:link w:val="SMTextChar"/>
    <w:qFormat/>
    <w:rsid w:val="00DB060A"/>
    <w:pPr>
      <w:ind w:firstLine="480"/>
    </w:pPr>
    <w:rPr>
      <w:rFonts w:eastAsia="Times New Roman"/>
      <w:sz w:val="24"/>
    </w:rPr>
  </w:style>
  <w:style w:type="paragraph" w:styleId="NormalWeb">
    <w:name w:val="Normal (Web)"/>
    <w:basedOn w:val="Normal"/>
    <w:uiPriority w:val="99"/>
    <w:unhideWhenUsed/>
    <w:rsid w:val="00DB060A"/>
    <w:pPr>
      <w:spacing w:line="280" w:lineRule="atLeast"/>
    </w:pPr>
    <w:rPr>
      <w:rFonts w:eastAsia="Times New Roman"/>
      <w:sz w:val="24"/>
      <w:lang w:val="en-GB" w:eastAsia="da-DK"/>
    </w:rPr>
  </w:style>
  <w:style w:type="character" w:customStyle="1" w:styleId="Heading1Char">
    <w:name w:val="Heading 1 Char"/>
    <w:basedOn w:val="DefaultParagraphFont"/>
    <w:link w:val="Heading1"/>
    <w:uiPriority w:val="9"/>
    <w:rsid w:val="005B77DE"/>
    <w:rPr>
      <w:rFonts w:asciiTheme="majorHAnsi" w:eastAsiaTheme="majorEastAsia" w:hAnsiTheme="majorHAnsi" w:cstheme="majorBidi"/>
      <w:color w:val="2E74B5" w:themeColor="accent1" w:themeShade="BF"/>
      <w:sz w:val="32"/>
      <w:szCs w:val="32"/>
      <w:lang w:val="en-US"/>
    </w:rPr>
  </w:style>
  <w:style w:type="paragraph" w:styleId="Revision">
    <w:name w:val="Revision"/>
    <w:hidden/>
    <w:uiPriority w:val="99"/>
    <w:semiHidden/>
    <w:rsid w:val="001424F8"/>
    <w:pPr>
      <w:spacing w:after="0" w:line="240" w:lineRule="auto"/>
    </w:pPr>
    <w:rPr>
      <w:rFonts w:ascii="Times New Roman" w:eastAsia="Calibri" w:hAnsi="Times New Roman" w:cs="Times New Roman"/>
      <w:sz w:val="20"/>
      <w:szCs w:val="20"/>
      <w:lang w:val="en-US"/>
    </w:rPr>
  </w:style>
  <w:style w:type="character" w:styleId="UnresolvedMention">
    <w:name w:val="Unresolved Mention"/>
    <w:basedOn w:val="DefaultParagraphFont"/>
    <w:uiPriority w:val="99"/>
    <w:semiHidden/>
    <w:unhideWhenUsed/>
    <w:rsid w:val="00A737C4"/>
    <w:rPr>
      <w:color w:val="605E5C"/>
      <w:shd w:val="clear" w:color="auto" w:fill="E1DFDD"/>
    </w:rPr>
  </w:style>
  <w:style w:type="paragraph" w:styleId="EndnoteText">
    <w:name w:val="endnote text"/>
    <w:basedOn w:val="Normal"/>
    <w:link w:val="EndnoteTextChar"/>
    <w:uiPriority w:val="99"/>
    <w:semiHidden/>
    <w:unhideWhenUsed/>
    <w:rsid w:val="000F4878"/>
  </w:style>
  <w:style w:type="character" w:customStyle="1" w:styleId="EndnoteTextChar">
    <w:name w:val="Endnote Text Char"/>
    <w:basedOn w:val="DefaultParagraphFont"/>
    <w:link w:val="EndnoteText"/>
    <w:uiPriority w:val="99"/>
    <w:semiHidden/>
    <w:rsid w:val="000F4878"/>
    <w:rPr>
      <w:rFonts w:ascii="Times New Roman" w:eastAsia="Calibri" w:hAnsi="Times New Roman" w:cs="Times New Roman"/>
      <w:sz w:val="20"/>
      <w:szCs w:val="20"/>
      <w:lang w:val="en-US"/>
    </w:rPr>
  </w:style>
  <w:style w:type="character" w:styleId="EndnoteReference">
    <w:name w:val="endnote reference"/>
    <w:basedOn w:val="DefaultParagraphFont"/>
    <w:uiPriority w:val="99"/>
    <w:semiHidden/>
    <w:unhideWhenUsed/>
    <w:rsid w:val="000F4878"/>
    <w:rPr>
      <w:vertAlign w:val="superscript"/>
    </w:rPr>
  </w:style>
  <w:style w:type="paragraph" w:customStyle="1" w:styleId="pf0">
    <w:name w:val="pf0"/>
    <w:basedOn w:val="Normal"/>
    <w:rsid w:val="00527A6F"/>
    <w:pPr>
      <w:spacing w:before="100" w:beforeAutospacing="1" w:after="100" w:afterAutospacing="1"/>
    </w:pPr>
    <w:rPr>
      <w:rFonts w:eastAsia="Times New Roman"/>
      <w:sz w:val="24"/>
      <w:szCs w:val="24"/>
      <w:lang w:val="da-DK" w:eastAsia="da-DK"/>
    </w:rPr>
  </w:style>
  <w:style w:type="character" w:customStyle="1" w:styleId="cf01">
    <w:name w:val="cf01"/>
    <w:basedOn w:val="DefaultParagraphFont"/>
    <w:rsid w:val="00527A6F"/>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81259012">
      <w:bodyDiv w:val="1"/>
      <w:marLeft w:val="0"/>
      <w:marRight w:val="0"/>
      <w:marTop w:val="0"/>
      <w:marBottom w:val="0"/>
      <w:divBdr>
        <w:top w:val="none" w:sz="0" w:space="0" w:color="auto"/>
        <w:left w:val="none" w:sz="0" w:space="0" w:color="auto"/>
        <w:bottom w:val="none" w:sz="0" w:space="0" w:color="auto"/>
        <w:right w:val="none" w:sz="0" w:space="0" w:color="auto"/>
      </w:divBdr>
    </w:div>
    <w:div w:id="638917500">
      <w:bodyDiv w:val="1"/>
      <w:marLeft w:val="0"/>
      <w:marRight w:val="0"/>
      <w:marTop w:val="0"/>
      <w:marBottom w:val="0"/>
      <w:divBdr>
        <w:top w:val="none" w:sz="0" w:space="0" w:color="auto"/>
        <w:left w:val="none" w:sz="0" w:space="0" w:color="auto"/>
        <w:bottom w:val="none" w:sz="0" w:space="0" w:color="auto"/>
        <w:right w:val="none" w:sz="0" w:space="0" w:color="auto"/>
      </w:divBdr>
    </w:div>
    <w:div w:id="894585626">
      <w:bodyDiv w:val="1"/>
      <w:marLeft w:val="0"/>
      <w:marRight w:val="0"/>
      <w:marTop w:val="0"/>
      <w:marBottom w:val="0"/>
      <w:divBdr>
        <w:top w:val="none" w:sz="0" w:space="0" w:color="auto"/>
        <w:left w:val="none" w:sz="0" w:space="0" w:color="auto"/>
        <w:bottom w:val="none" w:sz="0" w:space="0" w:color="auto"/>
        <w:right w:val="none" w:sz="0" w:space="0" w:color="auto"/>
      </w:divBdr>
    </w:div>
    <w:div w:id="1069376479">
      <w:bodyDiv w:val="1"/>
      <w:marLeft w:val="0"/>
      <w:marRight w:val="0"/>
      <w:marTop w:val="0"/>
      <w:marBottom w:val="0"/>
      <w:divBdr>
        <w:top w:val="none" w:sz="0" w:space="0" w:color="auto"/>
        <w:left w:val="none" w:sz="0" w:space="0" w:color="auto"/>
        <w:bottom w:val="none" w:sz="0" w:space="0" w:color="auto"/>
        <w:right w:val="none" w:sz="0" w:space="0" w:color="auto"/>
      </w:divBdr>
    </w:div>
    <w:div w:id="1130396181">
      <w:bodyDiv w:val="1"/>
      <w:marLeft w:val="0"/>
      <w:marRight w:val="0"/>
      <w:marTop w:val="0"/>
      <w:marBottom w:val="0"/>
      <w:divBdr>
        <w:top w:val="none" w:sz="0" w:space="0" w:color="auto"/>
        <w:left w:val="none" w:sz="0" w:space="0" w:color="auto"/>
        <w:bottom w:val="none" w:sz="0" w:space="0" w:color="auto"/>
        <w:right w:val="none" w:sz="0" w:space="0" w:color="auto"/>
      </w:divBdr>
    </w:div>
    <w:div w:id="1373962909">
      <w:bodyDiv w:val="1"/>
      <w:marLeft w:val="0"/>
      <w:marRight w:val="0"/>
      <w:marTop w:val="0"/>
      <w:marBottom w:val="0"/>
      <w:divBdr>
        <w:top w:val="none" w:sz="0" w:space="0" w:color="auto"/>
        <w:left w:val="none" w:sz="0" w:space="0" w:color="auto"/>
        <w:bottom w:val="none" w:sz="0" w:space="0" w:color="auto"/>
        <w:right w:val="none" w:sz="0" w:space="0" w:color="auto"/>
      </w:divBdr>
    </w:div>
    <w:div w:id="1497769535">
      <w:bodyDiv w:val="1"/>
      <w:marLeft w:val="0"/>
      <w:marRight w:val="0"/>
      <w:marTop w:val="0"/>
      <w:marBottom w:val="0"/>
      <w:divBdr>
        <w:top w:val="none" w:sz="0" w:space="0" w:color="auto"/>
        <w:left w:val="none" w:sz="0" w:space="0" w:color="auto"/>
        <w:bottom w:val="none" w:sz="0" w:space="0" w:color="auto"/>
        <w:right w:val="none" w:sz="0" w:space="0" w:color="auto"/>
      </w:divBdr>
    </w:div>
    <w:div w:id="1877886663">
      <w:bodyDiv w:val="1"/>
      <w:marLeft w:val="0"/>
      <w:marRight w:val="0"/>
      <w:marTop w:val="0"/>
      <w:marBottom w:val="0"/>
      <w:divBdr>
        <w:top w:val="none" w:sz="0" w:space="0" w:color="auto"/>
        <w:left w:val="none" w:sz="0" w:space="0" w:color="auto"/>
        <w:bottom w:val="none" w:sz="0" w:space="0" w:color="auto"/>
        <w:right w:val="none" w:sz="0" w:space="0" w:color="auto"/>
      </w:divBdr>
    </w:div>
    <w:div w:id="1975400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harsat.amap.no" TargetMode="External"/><Relationship Id="rId18" Type="http://schemas.openxmlformats.org/officeDocument/2006/relationships/image" Target="media/image6.png"/><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5.sv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s@ecos.au.dk" TargetMode="External"/><Relationship Id="rId24" Type="http://schemas.openxmlformats.org/officeDocument/2006/relationships/image" Target="https://rea.ec.europa.eu/sites/default/files/styles/oe_theme_medium_no_crop/public/2021-04/EN-Funded%20by%20the%20EU-POS.jpg?itok=7c32qkou" TargetMode="External"/><Relationship Id="rId5" Type="http://schemas.openxmlformats.org/officeDocument/2006/relationships/numbering" Target="numbering.xml"/><Relationship Id="rId15" Type="http://schemas.openxmlformats.org/officeDocument/2006/relationships/image" Target="media/image3.svg"/><Relationship Id="rId23" Type="http://schemas.openxmlformats.org/officeDocument/2006/relationships/image" Target="media/image11.jpe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7.sv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svg"/><Relationship Id="rId27"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56836BC33D1E5846BD77C269C61838DB" ma:contentTypeVersion="11" ma:contentTypeDescription="Opret et nyt dokument." ma:contentTypeScope="" ma:versionID="765d6d7cc1fbaa42778f047defffb8b1">
  <xsd:schema xmlns:xsd="http://www.w3.org/2001/XMLSchema" xmlns:xs="http://www.w3.org/2001/XMLSchema" xmlns:p="http://schemas.microsoft.com/office/2006/metadata/properties" xmlns:ns3="f659a008-7c21-4ee3-a745-e38581e13101" targetNamespace="http://schemas.microsoft.com/office/2006/metadata/properties" ma:root="true" ma:fieldsID="c5c8c47dec50ffb797e59c4145db1f4e" ns3:_="">
    <xsd:import namespace="f659a008-7c21-4ee3-a745-e38581e1310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DateTaken" minOccurs="0"/>
                <xsd:element ref="ns3:MediaServiceLocation" minOccurs="0"/>
                <xsd:element ref="ns3:MediaServiceOCR"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659a008-7c21-4ee3-a745-e38581e1310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18"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C5D4E2-B54E-466A-BB9D-E8AD547BE0BF}">
  <ds:schemaRefs>
    <ds:schemaRef ds:uri="http://schemas.microsoft.com/sharepoint/v3/contenttype/forms"/>
  </ds:schemaRefs>
</ds:datastoreItem>
</file>

<file path=customXml/itemProps2.xml><?xml version="1.0" encoding="utf-8"?>
<ds:datastoreItem xmlns:ds="http://schemas.openxmlformats.org/officeDocument/2006/customXml" ds:itemID="{13142DF9-4A34-4CDA-A198-5072D09EF79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659a008-7c21-4ee3-a745-e38581e1310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3ABF52A-D88D-4467-BDE0-ACF7A4E072B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7F81C0F-C704-4801-9235-122828C561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7020</Words>
  <Characters>40016</Characters>
  <Application>Microsoft Office Word</Application>
  <DocSecurity>4</DocSecurity>
  <Lines>333</Lines>
  <Paragraphs>9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Aarhus University</Company>
  <LinksUpToDate>false</LinksUpToDate>
  <CharactersWithSpaces>46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Sonne</dc:creator>
  <cp:keywords/>
  <dc:description/>
  <cp:lastModifiedBy>Rune Dietz</cp:lastModifiedBy>
  <cp:revision>2</cp:revision>
  <dcterms:created xsi:type="dcterms:W3CDTF">2025-03-04T08:00:00Z</dcterms:created>
  <dcterms:modified xsi:type="dcterms:W3CDTF">2025-03-04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6836BC33D1E5846BD77C269C61838DB</vt:lpwstr>
  </property>
  <property fmtid="{D5CDD505-2E9C-101B-9397-08002B2CF9AE}" pid="3" name="Mendeley Recent Style Id 0_1">
    <vt:lpwstr>http://www.zotero.org/styles/archives-of-environmental-contamination-and-toxicology</vt:lpwstr>
  </property>
  <property fmtid="{D5CDD505-2E9C-101B-9397-08002B2CF9AE}" pid="4" name="Mendeley Recent Style Name 0_1">
    <vt:lpwstr>Archives of Environmental Contamination and Toxicology</vt:lpwstr>
  </property>
  <property fmtid="{D5CDD505-2E9C-101B-9397-08002B2CF9AE}" pid="5" name="Mendeley Recent Style Id 1_1">
    <vt:lpwstr>http://www.zotero.org/styles/canadian-journal-of-fisheries-and-aquatic-sciences</vt:lpwstr>
  </property>
  <property fmtid="{D5CDD505-2E9C-101B-9397-08002B2CF9AE}" pid="6" name="Mendeley Recent Style Name 1_1">
    <vt:lpwstr>Canadian Journal of Fisheries and Aquatic Sciences</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environmental-science-and-technology</vt:lpwstr>
  </property>
  <property fmtid="{D5CDD505-2E9C-101B-9397-08002B2CF9AE}" pid="12" name="Mendeley Recent Style Name 4_1">
    <vt:lpwstr>Environmental Science &amp; Technology</vt:lpwstr>
  </property>
  <property fmtid="{D5CDD505-2E9C-101B-9397-08002B2CF9AE}" pid="13" name="Mendeley Recent Style Id 5_1">
    <vt:lpwstr>http://www.zotero.org/styles/environmental-toxicology-and-chemistry</vt:lpwstr>
  </property>
  <property fmtid="{D5CDD505-2E9C-101B-9397-08002B2CF9AE}" pid="14" name="Mendeley Recent Style Name 5_1">
    <vt:lpwstr>Environmental Toxicology and Chemistry</vt:lpwstr>
  </property>
  <property fmtid="{D5CDD505-2E9C-101B-9397-08002B2CF9AE}" pid="15" name="Mendeley Recent Style Id 6_1">
    <vt:lpwstr>http://www.zotero.org/styles/frontiers-in-marine-science</vt:lpwstr>
  </property>
  <property fmtid="{D5CDD505-2E9C-101B-9397-08002B2CF9AE}" pid="16" name="Mendeley Recent Style Name 6_1">
    <vt:lpwstr>Frontiers in Marine Scienc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royal-society-of-chemistry</vt:lpwstr>
  </property>
  <property fmtid="{D5CDD505-2E9C-101B-9397-08002B2CF9AE}" pid="22" name="Mendeley Recent Style Name 9_1">
    <vt:lpwstr>Royal Society of Chemistry</vt:lpwstr>
  </property>
</Properties>
</file>